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bookmarkStart w:id="0" w:name="_GoBack"/>
      <w:bookmarkEnd w:id="0"/>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LSQRRecepies</w:t>
      </w:r>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TetGen</w:t>
      </w:r>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Equipo de Computo: MACPro, 2.8 GHz, Quad-Core Intel Xeon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Rastreador: Rastreador Óptico Polaris Spectra de NDI (</w:t>
      </w:r>
      <w:hyperlink r:id="rId8"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r>
        <w:rPr>
          <w:rFonts w:ascii="Century" w:hAnsi="Century"/>
          <w:i/>
          <w:sz w:val="24"/>
          <w:szCs w:val="24"/>
        </w:rPr>
        <w:t>Frame Grabber</w:t>
      </w:r>
      <w:r>
        <w:rPr>
          <w:rFonts w:ascii="Century" w:hAnsi="Century"/>
          <w:sz w:val="24"/>
          <w:szCs w:val="24"/>
        </w:rPr>
        <w:t xml:space="preserve">: Epiphan </w:t>
      </w:r>
      <w:r w:rsidR="00AE374B">
        <w:rPr>
          <w:rFonts w:ascii="Century" w:hAnsi="Century"/>
          <w:sz w:val="24"/>
          <w:szCs w:val="24"/>
        </w:rPr>
        <w:t>DVI2USB 3.0 con resolución máxi</w:t>
      </w:r>
      <w:r>
        <w:rPr>
          <w:rFonts w:ascii="Century" w:hAnsi="Century"/>
          <w:sz w:val="24"/>
          <w:szCs w:val="24"/>
        </w:rPr>
        <w:t xml:space="preserve">ma de 1920x1200 a 60 fps.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w:t>
      </w:r>
      <w:r w:rsidR="00EE793E">
        <w:rPr>
          <w:rFonts w:ascii="Century" w:hAnsi="Century"/>
          <w:sz w:val="24"/>
          <w:szCs w:val="24"/>
        </w:rPr>
        <w:t>maniquíes</w:t>
      </w:r>
      <w:r w:rsidR="008D282C">
        <w:rPr>
          <w:rFonts w:ascii="Century" w:hAnsi="Century"/>
          <w:sz w:val="24"/>
          <w:szCs w:val="24"/>
        </w:rPr>
        <w:t xml:space="preserve"> de ultrasonido. Los maniquíes</w:t>
      </w:r>
      <w:r>
        <w:rPr>
          <w:rFonts w:ascii="Century" w:hAnsi="Century"/>
          <w:sz w:val="24"/>
          <w:szCs w:val="24"/>
        </w:rPr>
        <w:t xml:space="preserve">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lastRenderedPageBreak/>
        <w:t xml:space="preserve">El alcohol polivinílico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con imágenes acústicas obtenidas de ultrasonido o fotoacústica, ya que este posee propiedades acústicas y mecánicas similares a las del tejido;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fotoacústica y elastografía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semi-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polivinílico ha sido descrito por Kharin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e con la solución reposada se inserta en un refrigerador a -20°C y se deja dentro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Después se deja a temperatura ambiente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0">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274048" cy="3104707"/>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1">
                      <a:extLst>
                        <a:ext uri="{28A0092B-C50C-407E-A947-70E740481C1C}">
                          <a14:useLocalDpi xmlns:a14="http://schemas.microsoft.com/office/drawing/2010/main" val="0"/>
                        </a:ext>
                      </a:extLst>
                    </a:blip>
                    <a:srcRect t="8090" b="3125"/>
                    <a:stretch/>
                  </pic:blipFill>
                  <pic:spPr bwMode="auto">
                    <a:xfrm>
                      <a:off x="0" y="0"/>
                      <a:ext cx="4308317" cy="3129600"/>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2">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agua bi-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E6448B"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3"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Polaris Spectra de NDI y un equipo de ultrasonido Aloka SSD-1000 con una sonda 2D convencional de 7.5 MHz. </w:t>
      </w:r>
      <w:r w:rsidR="004A587D">
        <w:rPr>
          <w:rFonts w:ascii="Century" w:hAnsi="Century"/>
          <w:sz w:val="24"/>
          <w:szCs w:val="24"/>
        </w:rPr>
        <w:t>El equipo de ultrasonido utilizado no cuenta con una salida de video digital, por esta razón fue necesario hacer uso de una tarjeta de adquisición Epiphan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las clases proporcionadas por Epiphan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fps,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 xml:space="preserve">y los datos de orientación y posición de todas las imágenes se guardan en dos archivos *.txt.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 xml:space="preserve">el archivo de orientación contiene la información de orientación de cada imagen en forma de cuaterniones.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5">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LSQRRecipes,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fantasma de calibración el cual consiste en una con un sistema de tensión que sirve para colocar los hilos y tensionarlos hasta garantizar que </w:t>
      </w:r>
      <w:r>
        <w:rPr>
          <w:rFonts w:ascii="Century" w:hAnsi="Century"/>
          <w:sz w:val="24"/>
          <w:szCs w:val="24"/>
        </w:rPr>
        <w:lastRenderedPageBreak/>
        <w:t>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txt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Prager et al., en donde se comparan diversos métodos de calibración de sondas de ultrasonido, se recomienda hacer uso de un aproximado de 50 imágenes de ultrasonido para el método de hilos cruzados, ya que un número menor de imágenes representa un mayor error de </w:t>
      </w:r>
      <w:r>
        <w:rPr>
          <w:rFonts w:ascii="Century" w:hAnsi="Century"/>
          <w:sz w:val="24"/>
          <w:szCs w:val="20"/>
        </w:rPr>
        <w:lastRenderedPageBreak/>
        <w:t xml:space="preserve">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superficie; </w:t>
      </w:r>
      <m:oMath>
        <m:r>
          <w:rPr>
            <w:rFonts w:ascii="Cambria Math" w:eastAsiaTheme="minorEastAsia" w:hAnsi="Cambria Math"/>
            <w:sz w:val="24"/>
            <w:szCs w:val="20"/>
          </w:rPr>
          <m:t>a</m:t>
        </m:r>
      </m:oMath>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8">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w:t>
      </w:r>
      <w:r>
        <w:rPr>
          <w:rFonts w:ascii="Century" w:eastAsiaTheme="minorEastAsia" w:hAnsi="Century"/>
          <w:sz w:val="24"/>
          <w:szCs w:val="20"/>
        </w:rPr>
        <w:lastRenderedPageBreak/>
        <w:t xml:space="preserve">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intra-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w:t>
      </w:r>
      <w:r w:rsidR="00590BFD">
        <w:rPr>
          <w:rFonts w:ascii="Century" w:eastAsiaTheme="minorEastAsia" w:hAnsi="Century"/>
          <w:sz w:val="24"/>
          <w:szCs w:val="20"/>
        </w:rPr>
        <w:lastRenderedPageBreak/>
        <w:t xml:space="preserve">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50681E"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enes 2D rastreadas se implementaron l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voxeles </w:t>
      </w:r>
      <w:r>
        <w:rPr>
          <w:rFonts w:ascii="Century" w:hAnsi="Century"/>
          <w:sz w:val="24"/>
          <w:szCs w:val="20"/>
        </w:rPr>
        <w:t>propuesto</w:t>
      </w:r>
      <w:r w:rsidR="00847302">
        <w:rPr>
          <w:rFonts w:ascii="Century" w:hAnsi="Century"/>
          <w:sz w:val="24"/>
          <w:szCs w:val="20"/>
        </w:rPr>
        <w:t xml:space="preserve"> por Trobaugh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voxeles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 xml:space="preserve">se realizaron una serie de reconstrucciones de un fantasma de ultrasonido (Ultrasound Resolution Phantom Model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9"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w:t>
      </w:r>
      <w:r w:rsidR="00853847">
        <w:rPr>
          <w:rFonts w:ascii="Century" w:hAnsi="Century"/>
          <w:sz w:val="24"/>
          <w:szCs w:val="20"/>
        </w:rPr>
        <w:lastRenderedPageBreak/>
        <w:t>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1">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 horizontales y verticales de cili</w:t>
      </w:r>
      <w:r w:rsidR="009D6A6B">
        <w:rPr>
          <w:rFonts w:ascii="Century" w:eastAsiaTheme="minorEastAsia" w:hAnsi="Century"/>
          <w:sz w:val="24"/>
          <w:szCs w:val="20"/>
        </w:rPr>
        <w:t>ndros se muestra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Default="001C3F06" w:rsidP="009A11BA">
      <w:pPr>
        <w:ind w:left="426" w:right="474"/>
        <w:rPr>
          <w:rFonts w:ascii="Century" w:hAnsi="Century"/>
          <w:sz w:val="20"/>
          <w:szCs w:val="20"/>
        </w:rPr>
      </w:pP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voxe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9D6A6B" w:rsidRDefault="009D6A6B" w:rsidP="009D6A6B">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Default="001C3F06" w:rsidP="009D6A6B">
      <w:pPr>
        <w:ind w:left="426" w:right="474"/>
        <w:rPr>
          <w:rFonts w:ascii="Century" w:hAnsi="Century"/>
          <w:sz w:val="20"/>
          <w:szCs w:val="20"/>
        </w:rPr>
      </w:pP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vo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eastAsia="es-MX"/>
        </w:rPr>
        <w:lastRenderedPageBreak/>
        <w:drawing>
          <wp:inline distT="0" distB="0" distL="0" distR="0">
            <wp:extent cx="5612130" cy="261874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a:blip r:embed="rId22">
                      <a:extLst>
                        <a:ext uri="{28A0092B-C50C-407E-A947-70E740481C1C}">
                          <a14:useLocalDpi xmlns:a14="http://schemas.microsoft.com/office/drawing/2010/main" val="0"/>
                        </a:ext>
                      </a:extLst>
                    </a:blip>
                    <a:stretch>
                      <a:fillRect/>
                    </a:stretch>
                  </pic:blipFill>
                  <pic:spPr>
                    <a:xfrm>
                      <a:off x="0" y="0"/>
                      <a:ext cx="5612130" cy="2618740"/>
                    </a:xfrm>
                    <a:prstGeom prst="rect">
                      <a:avLst/>
                    </a:prstGeom>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3">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voxeles</w:t>
      </w:r>
      <w:r w:rsidR="009F468C">
        <w:rPr>
          <w:rFonts w:ascii="Century" w:hAnsi="Century"/>
          <w:sz w:val="20"/>
          <w:szCs w:val="20"/>
        </w:rPr>
        <w:t xml:space="preserve"> de ultrasonido mediante la medición de distancias y diámetros en un fantasma de ultrasonido; a) mayor resolución 1:1 y b) menor resolución 1:10.</w:t>
      </w:r>
    </w:p>
    <w:p w:rsidR="001D3EF3"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ntes no se presentan en el MBV.</w:t>
      </w:r>
    </w:p>
    <w:p w:rsidR="00372A9B" w:rsidRDefault="00372A9B" w:rsidP="00AD5364">
      <w:pPr>
        <w:ind w:right="49"/>
        <w:jc w:val="both"/>
        <w:rPr>
          <w:rFonts w:ascii="Century" w:hAnsi="Century"/>
          <w:sz w:val="24"/>
          <w:szCs w:val="20"/>
        </w:rPr>
      </w:pPr>
      <w:r>
        <w:rPr>
          <w:rFonts w:ascii="Century" w:hAnsi="Century"/>
          <w:sz w:val="24"/>
          <w:szCs w:val="20"/>
        </w:rPr>
        <w:t>El uso de una ventana pequeña o pocas imágenes causa, en altas resoluciones un núm</w:t>
      </w:r>
      <w:r w:rsidR="000507E7">
        <w:rPr>
          <w:rFonts w:ascii="Century" w:hAnsi="Century"/>
          <w:sz w:val="24"/>
          <w:szCs w:val="20"/>
        </w:rPr>
        <w:t>ero considerable de voxeles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w:t>
      </w:r>
      <w:r w:rsidR="000507E7">
        <w:rPr>
          <w:rFonts w:ascii="Century" w:hAnsi="Century"/>
          <w:sz w:val="24"/>
          <w:szCs w:val="20"/>
        </w:rPr>
        <w:lastRenderedPageBreak/>
        <w:t xml:space="preserve">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número de imágenes 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eastAsia="es-MX"/>
        </w:rPr>
        <w:drawing>
          <wp:inline distT="0" distB="0" distL="0" distR="0">
            <wp:extent cx="2181860" cy="2060575"/>
            <wp:effectExtent l="0" t="0" r="889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t="7285" b="7085"/>
                    <a:stretch>
                      <a:fillRect/>
                    </a:stretch>
                  </pic:blipFill>
                  <pic:spPr bwMode="auto">
                    <a:xfrm>
                      <a:off x="0" y="0"/>
                      <a:ext cx="2181860" cy="2060575"/>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la reconstrucción de un volúmen.</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polivinílico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xml:space="preserve">. Es importante mencionar que el tiempo de procesamiento de este método no solo depende de la resolución y el número de voxeles,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Madabhushi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Qt. </w:t>
      </w:r>
    </w:p>
    <w:p w:rsidR="00D5551F" w:rsidRDefault="00D5551F" w:rsidP="002347FD">
      <w:pPr>
        <w:tabs>
          <w:tab w:val="left" w:pos="851"/>
        </w:tabs>
        <w:jc w:val="both"/>
        <w:rPr>
          <w:rFonts w:ascii="Century" w:hAnsi="Century"/>
          <w:sz w:val="24"/>
          <w:szCs w:val="24"/>
        </w:rPr>
      </w:pPr>
      <w:r>
        <w:rPr>
          <w:rFonts w:ascii="Century" w:hAnsi="Century"/>
          <w:sz w:val="24"/>
          <w:szCs w:val="24"/>
        </w:rPr>
        <w:t>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estos mejora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lastRenderedPageBreak/>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pre.procesamiento, así como para la evaluación del método de segmentación automático implementado, se utilizó una base de datos con 30 imágenes de ultrasonido de mama que incluyen una lesión; adquiridas con un equipo GE Healthcare Voluson 73 en el Hospital Cristiano de Changhua de Taiwan. Después de la localización manual del tumor de mama y la selección de una región de interés las imágenes fueron sometidas a una segmentación semi-automática supervisada por un especialista mediante el software de uso libre itk-SNAP, esta segmentación se utilizó como </w:t>
      </w:r>
      <w:r w:rsidR="00D4142F">
        <w:rPr>
          <w:rFonts w:ascii="Century" w:hAnsi="Century"/>
          <w:sz w:val="24"/>
          <w:szCs w:val="24"/>
        </w:rPr>
        <w:t xml:space="preserve">el </w:t>
      </w:r>
      <w:r w:rsidR="00D4142F" w:rsidRPr="00D4142F">
        <w:rPr>
          <w:rFonts w:ascii="Century" w:hAnsi="Century"/>
          <w:i/>
          <w:sz w:val="24"/>
          <w:szCs w:val="24"/>
        </w:rPr>
        <w:t>ground-truth</w:t>
      </w:r>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5F552F">
        <w:rPr>
          <w:rFonts w:ascii="Century" w:hAnsi="Century"/>
          <w:sz w:val="24"/>
          <w:szCs w:val="24"/>
        </w:rPr>
        <w:t>, la figura 4.17</w:t>
      </w:r>
      <w:r w:rsidR="007C21F0">
        <w:rPr>
          <w:rFonts w:ascii="Century" w:hAnsi="Century"/>
          <w:sz w:val="24"/>
          <w:szCs w:val="24"/>
        </w:rPr>
        <w:t xml:space="preserve">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anisotrópico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6">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curtosis, e) oblicuidad y f) varianza local; g)-k) descriptores basados en co-ocurrencia, g) entropía, h) contraste, i) homogeneidad, j) energía y k) varianza; l)-p) descriptores basados en </w:t>
      </w:r>
      <w:r w:rsidR="003C19A4" w:rsidRPr="001932EC">
        <w:rPr>
          <w:rFonts w:ascii="Century" w:hAnsi="Century"/>
          <w:i/>
          <w:sz w:val="20"/>
          <w:szCs w:val="24"/>
        </w:rPr>
        <w:t>run-length</w:t>
      </w:r>
      <w:r w:rsidR="003C19A4">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r>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7">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 a) imagen original, b) imagen don histograma ecualizado, c) imagen con filtro anisotrópico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Liao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co-ocurrencia todos los descriptores de textura de Haralick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co-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length</w:t>
      </w:r>
      <w:r w:rsidR="00164EEA">
        <w:rPr>
          <w:rFonts w:ascii="Century" w:hAnsi="Century"/>
          <w:sz w:val="24"/>
          <w:szCs w:val="20"/>
        </w:rPr>
        <w:t xml:space="preserve"> el SER obtuvo mejores resultados aumentando el DM, INT, SNR y el CNR de las imágenes. Al igual que en los descriptores de Haralick, ninguno de los descriptores de </w:t>
      </w:r>
      <w:r w:rsidR="00164EEA">
        <w:rPr>
          <w:rFonts w:ascii="Century" w:hAnsi="Century"/>
          <w:i/>
          <w:sz w:val="24"/>
          <w:szCs w:val="20"/>
        </w:rPr>
        <w:t>run-length</w:t>
      </w:r>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anisotrópico aumentó todos los índices de contraste pero redujo considerablemente el EPI. La combinación de los dos métodos de pre-procesamiento, ecualización del histograma y filtrado anisotrópico,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 fueron capaces de mejorar cada uno de los índices. Los </w:t>
      </w:r>
      <w:r w:rsidR="002F408B">
        <w:rPr>
          <w:rFonts w:ascii="Century" w:hAnsi="Century"/>
          <w:sz w:val="24"/>
          <w:szCs w:val="20"/>
        </w:rPr>
        <w:lastRenderedPageBreak/>
        <w:t>resultados del pre-procesamiento utilizado para obtener una 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Madabhusi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co-ocurrencia no son útiles para el mejoramiento del contraste en la imagen, ya que ninguno de estos incrementó los índices de contraste con excepción de SNR, el cual incremento considerablemente utilizando la homogeneidad y la correlación de la matriz de co-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co-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8">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length</w:t>
      </w:r>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Minkowski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co-ocurrencia y el SRE de la matriz </w:t>
      </w:r>
      <w:r w:rsidR="00AC3C54">
        <w:rPr>
          <w:rFonts w:ascii="Century" w:hAnsi="Century"/>
          <w:i/>
          <w:sz w:val="24"/>
          <w:szCs w:val="20"/>
        </w:rPr>
        <w:t>run-length</w:t>
      </w:r>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9">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co-ocurrencia y d) SRE de la matriz </w:t>
      </w:r>
      <w:r w:rsidR="004041FF">
        <w:rPr>
          <w:rFonts w:ascii="Century" w:hAnsi="Century"/>
          <w:i/>
          <w:sz w:val="20"/>
          <w:szCs w:val="20"/>
        </w:rPr>
        <w:t>run-length</w:t>
      </w:r>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0"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1"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50681E"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D40E49">
        <w:rPr>
          <w:rFonts w:ascii="Century" w:eastAsiaTheme="minorEastAsia" w:hAnsi="Century"/>
          <w:sz w:val="24"/>
          <w:szCs w:val="24"/>
        </w:rPr>
        <w:t xml:space="preserve"> de las 30 imágenes utilizadas en la validación del método de segmentación</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pertenc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length</w:t>
      </w:r>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anisotrópico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2">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 o al tejido adyacente; a) probabilidad basada en intensidad de los niveles de gris y b) probabilidad basada en textura.</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muestra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3">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4">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5">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r w:rsidR="0024454F">
        <w:rPr>
          <w:rFonts w:ascii="Century" w:eastAsiaTheme="minorEastAsia" w:hAnsi="Century"/>
          <w:i/>
          <w:sz w:val="20"/>
          <w:szCs w:val="20"/>
        </w:rPr>
        <w:t>Level</w:t>
      </w:r>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sensitividad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BB04C3" w:rsidRDefault="00BB04C3" w:rsidP="0024454F">
      <w:pPr>
        <w:pStyle w:val="Prrafodelista"/>
        <w:ind w:left="0" w:right="18"/>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Estos índices se evaluaron haciendo uso de 30 imágenes de ultrasonido validación cruzada dejando uno fuera (</w:t>
      </w:r>
      <w:r w:rsidRPr="00525508">
        <w:rPr>
          <w:rFonts w:ascii="Century" w:eastAsiaTheme="minorEastAsia" w:hAnsi="Century"/>
          <w:i/>
          <w:sz w:val="24"/>
          <w:szCs w:val="24"/>
        </w:rPr>
        <w:t>leaving-one-out</w:t>
      </w:r>
      <w:r>
        <w:rPr>
          <w:rFonts w:ascii="Century" w:eastAsiaTheme="minorEastAsia" w:hAnsi="Century"/>
          <w:sz w:val="24"/>
          <w:szCs w:val="24"/>
        </w:rPr>
        <w:t xml:space="preserve">).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sensitividad y la especificidad se utilizan comúnmente como complemento en la evaluación de algoritmos de segmentación; la sensibilidad se utiliza para calcular la razón cuántos pixeles dentro de la región de interés se segmentaron correctamente, no dice nada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sensitividad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La tabla 4.8 muestra los resultados de la segmentación utilizando solamente la imagen original sin ningún pre-procesamiento y los resultados cuando la imagen de intensidad fue pre-procesada utilizando un filtro anisotrópico y una ecualización del histograma pero sin ninguna información de textura. La etapa de pre-procesamiento fue </w:t>
      </w:r>
      <w:r>
        <w:rPr>
          <w:rFonts w:ascii="Century" w:eastAsiaTheme="minorEastAsia" w:hAnsi="Century"/>
          <w:sz w:val="24"/>
          <w:szCs w:val="24"/>
        </w:rPr>
        <w:lastRenderedPageBreak/>
        <w:t xml:space="preserve">capaz de mejorar los resultados de segmentación haciendo que la exactitud, especificidad y el PPV fueran significativamente más altos, mientras que la sensitividad y el NPV disminuyeron en 1.24% y 0.54% respectivamente; aunque estas diferencias se puedan considerar insignificantes, estas pueden llevar a 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length</w:t>
      </w:r>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El descriptor de textura de primer orden que obtuvo mejores resultados en la segmentación fue la Media del histograma, teniendo los mayor porcentaje de exactitud, sensitividad,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Curtosis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Los valores exactitud, sensitividad y NPV obtenidos utilizando los descriptores de textura basados en la matriz de co-ocurrencia fueron similares a los obtenidos utlizando descriptores de primer orden; los valores máximos de exactitud (90.60%), sesitividad (88.66%) y NPV (87.24%) se obtuvieron con la Homogeneidad de las matriz de co-ocurrencia, aunque este descriptor</w:t>
      </w:r>
      <w:r w:rsidR="001065EA">
        <w:rPr>
          <w:rFonts w:ascii="Century" w:hAnsi="Century"/>
          <w:sz w:val="24"/>
          <w:szCs w:val="24"/>
        </w:rPr>
        <w:t xml:space="preserve"> también aumento el porcentaje de especificidad y PPV, el Contraste de la matriz de co-ocurrencia aumento estos índices significativamente, obteniendo valores de 96.71% y 96.16% respectivamente. Ninguno de los descriptores de segundo orden basados en la matriz de co-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lenght</w:t>
      </w:r>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sensitividad se obtuvo con el GLN de la matriz </w:t>
      </w:r>
      <w:r w:rsidR="00A40815">
        <w:rPr>
          <w:rFonts w:ascii="Century" w:hAnsi="Century"/>
          <w:i/>
          <w:sz w:val="24"/>
          <w:szCs w:val="24"/>
        </w:rPr>
        <w:t>run-length</w:t>
      </w:r>
      <w:r w:rsidR="00A40815">
        <w:rPr>
          <w:rFonts w:ascii="Century" w:hAnsi="Century"/>
          <w:sz w:val="24"/>
          <w:szCs w:val="24"/>
        </w:rPr>
        <w:t>.</w:t>
      </w:r>
    </w:p>
    <w:p w:rsidR="00DF1F78" w:rsidRDefault="00D02DF9" w:rsidP="003B7202">
      <w:pPr>
        <w:pStyle w:val="Prrafodelista"/>
        <w:ind w:left="0" w:right="18"/>
        <w:jc w:val="both"/>
        <w:rPr>
          <w:rFonts w:ascii="Century" w:hAnsi="Century"/>
          <w:sz w:val="24"/>
          <w:szCs w:val="24"/>
        </w:rPr>
      </w:pPr>
      <w:r>
        <w:rPr>
          <w:rFonts w:ascii="Century" w:hAnsi="Century"/>
          <w:sz w:val="24"/>
          <w:szCs w:val="24"/>
        </w:rPr>
        <w:lastRenderedPageBreak/>
        <w:t>En la tabla 4.11</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comparado con el uso de información de intensidad únicamente. Mientras que el aumento en la sensitividad de la segmentación no es tan significativa como en el los índices antes mencionados, esta tabla muestra que este índice muestra una pequeño aumento al hacer uso de información de textura. Mientras que ningún descriptor de textura de primer orden o basado en las matrices de co-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Pr>
          <w:rFonts w:ascii="Century" w:hAnsi="Century"/>
          <w:sz w:val="24"/>
          <w:szCs w:val="24"/>
        </w:rPr>
        <w:t>de la segmentación, la tabla 4.11</w:t>
      </w:r>
      <w:r w:rsidR="00DF1F78">
        <w:rPr>
          <w:rFonts w:ascii="Century" w:hAnsi="Century"/>
          <w:sz w:val="24"/>
          <w:szCs w:val="24"/>
        </w:rPr>
        <w:t xml:space="preserve"> muestra que el SRE fue capaz de incrementarlo, aunque este incremento se puede considerar insignificante (0.32%), al menos este descriptor y el LRE de la matriz </w:t>
      </w:r>
      <w:r w:rsidR="00DF1F78">
        <w:rPr>
          <w:rFonts w:ascii="Century" w:hAnsi="Century"/>
          <w:i/>
          <w:sz w:val="24"/>
          <w:szCs w:val="24"/>
        </w:rPr>
        <w:t>run-length</w:t>
      </w:r>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n la tabla 4.11. La tabla 4.12</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Pr>
          <w:rFonts w:ascii="Century" w:hAnsi="Century"/>
          <w:sz w:val="24"/>
          <w:szCs w:val="24"/>
        </w:rPr>
        <w:t xml:space="preserve"> que utilizando los descriptores de textura junto con la imagen de intensidad pre-procesada para la segmentación de tumores de mama puede mejorar considerablemente los resultados.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sensitividad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length</w:t>
      </w:r>
      <w:r w:rsidR="0024454F">
        <w:rPr>
          <w:rFonts w:ascii="Century" w:hAnsi="Century"/>
          <w:sz w:val="24"/>
          <w:szCs w:val="24"/>
        </w:rPr>
        <w:t xml:space="preserve">. como descriptor de textura. </w:t>
      </w:r>
    </w:p>
    <w:p w:rsidR="00DF1F78" w:rsidRPr="0057381D" w:rsidRDefault="00D02DF9" w:rsidP="00DF1F78">
      <w:pPr>
        <w:ind w:right="49"/>
        <w:jc w:val="center"/>
        <w:rPr>
          <w:rFonts w:ascii="Century" w:hAnsi="Century"/>
          <w:sz w:val="20"/>
          <w:szCs w:val="20"/>
        </w:rPr>
      </w:pPr>
      <w:r>
        <w:rPr>
          <w:rFonts w:ascii="Century" w:hAnsi="Century"/>
          <w:sz w:val="20"/>
          <w:szCs w:val="20"/>
        </w:rPr>
        <w:t>Tabla 4.11</w:t>
      </w:r>
      <w:r w:rsidR="00DF1F78" w:rsidRPr="0057381D">
        <w:rPr>
          <w:rFonts w:ascii="Century" w:hAnsi="Century"/>
          <w:sz w:val="20"/>
          <w:szCs w:val="20"/>
        </w:rPr>
        <w:t xml:space="preserve">. </w:t>
      </w:r>
      <w:r w:rsidR="00DF1F78">
        <w:rPr>
          <w:rFonts w:ascii="Century" w:hAnsi="Century"/>
          <w:sz w:val="20"/>
          <w:szCs w:val="20"/>
        </w:rPr>
        <w:t>Resultados de segmentación con 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Sensitividad</w:t>
            </w:r>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length</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SRE</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BB04C3" w:rsidRDefault="00BB04C3" w:rsidP="00BB04C3">
      <w:pPr>
        <w:pStyle w:val="Prrafodelista"/>
        <w:ind w:left="0" w:right="18"/>
        <w:jc w:val="center"/>
        <w:rPr>
          <w:rFonts w:ascii="Century" w:hAnsi="Century"/>
          <w:sz w:val="20"/>
          <w:szCs w:val="24"/>
        </w:rPr>
      </w:pPr>
    </w:p>
    <w:p w:rsidR="0024454F" w:rsidRDefault="0024454F" w:rsidP="00BB04C3">
      <w:pPr>
        <w:pStyle w:val="Prrafodelista"/>
        <w:ind w:left="0" w:right="18"/>
        <w:jc w:val="center"/>
        <w:rPr>
          <w:rFonts w:ascii="Century" w:hAnsi="Century"/>
          <w:sz w:val="20"/>
          <w:szCs w:val="24"/>
        </w:rPr>
      </w:pPr>
    </w:p>
    <w:p w:rsidR="00BB04C3" w:rsidRPr="005A601B" w:rsidRDefault="00D02DF9" w:rsidP="00BB04C3">
      <w:pPr>
        <w:pStyle w:val="Prrafodelista"/>
        <w:ind w:left="0" w:right="18"/>
        <w:jc w:val="center"/>
        <w:rPr>
          <w:rFonts w:ascii="Century" w:hAnsi="Century"/>
          <w:sz w:val="20"/>
          <w:szCs w:val="24"/>
        </w:rPr>
      </w:pPr>
      <w:r>
        <w:rPr>
          <w:rFonts w:ascii="Century" w:hAnsi="Century"/>
          <w:sz w:val="20"/>
          <w:szCs w:val="24"/>
        </w:rPr>
        <w:t>Tabla 4.12</w:t>
      </w:r>
      <w:r w:rsidR="00BB04C3" w:rsidRPr="005A601B">
        <w:rPr>
          <w:rFonts w:ascii="Century" w:hAnsi="Century"/>
          <w:sz w:val="20"/>
          <w:szCs w:val="24"/>
        </w:rPr>
        <w:t xml:space="preserve"> </w:t>
      </w:r>
      <w:r w:rsidR="00BB04C3">
        <w:rPr>
          <w:rFonts w:ascii="Century" w:hAnsi="Century"/>
          <w:sz w:val="20"/>
          <w:szCs w:val="24"/>
        </w:rPr>
        <w:t>Resultados de segmentación de las imág</w:t>
      </w:r>
      <w:r w:rsidR="005F552F">
        <w:rPr>
          <w:rFonts w:ascii="Century" w:hAnsi="Century"/>
          <w:sz w:val="20"/>
          <w:szCs w:val="24"/>
        </w:rPr>
        <w:t>enes mostradas en la figura 4.27</w:t>
      </w:r>
      <w:r w:rsidR="00BB04C3">
        <w:rPr>
          <w:rFonts w:ascii="Century" w:hAnsi="Century"/>
          <w:sz w:val="20"/>
          <w:szCs w:val="24"/>
        </w:rPr>
        <w:t>.</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BB04C3" w:rsidTr="00D40E49">
        <w:tc>
          <w:tcPr>
            <w:tcW w:w="2093" w:type="dxa"/>
            <w:tcBorders>
              <w:top w:val="single" w:sz="4" w:space="0" w:color="auto"/>
              <w:left w:val="nil"/>
              <w:bottom w:val="single" w:sz="4" w:space="0" w:color="auto"/>
              <w:right w:val="nil"/>
            </w:tcBorders>
            <w:shd w:val="clear" w:color="auto" w:fill="BDD6EE" w:themeFill="accent1" w:themeFillTint="66"/>
          </w:tcPr>
          <w:p w:rsidR="00BB04C3" w:rsidRDefault="00BB04C3" w:rsidP="00D40E49">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Sensitividad</w:t>
            </w:r>
          </w:p>
        </w:tc>
        <w:tc>
          <w:tcPr>
            <w:tcW w:w="1559"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NPV</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03%</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57%</w:t>
            </w:r>
          </w:p>
        </w:tc>
      </w:tr>
      <w:tr w:rsidR="00BB04C3" w:rsidTr="00D40E49">
        <w:tc>
          <w:tcPr>
            <w:tcW w:w="2093" w:type="dxa"/>
            <w:tcBorders>
              <w:left w:val="nil"/>
              <w:right w:val="nil"/>
            </w:tcBorders>
            <w:shd w:val="clear" w:color="auto" w:fill="C5E0B3" w:themeFill="accent6"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9</w:t>
            </w:r>
            <w:r w:rsidR="00AE5A72">
              <w:rPr>
                <w:rFonts w:ascii="Century" w:hAnsi="Century"/>
                <w:sz w:val="20"/>
                <w:szCs w:val="20"/>
              </w:rPr>
              <w:t>6</w:t>
            </w:r>
            <w:r>
              <w:rPr>
                <w:rFonts w:ascii="Century" w:hAnsi="Century"/>
                <w:sz w:val="20"/>
                <w:szCs w:val="20"/>
              </w:rPr>
              <w:t>%</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2%</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BB04C3" w:rsidRPr="0057381D" w:rsidRDefault="00BB04C3" w:rsidP="00AE5A72">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8%</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2%</w:t>
            </w:r>
          </w:p>
        </w:tc>
      </w:tr>
    </w:tbl>
    <w:p w:rsidR="00BB04C3" w:rsidRDefault="00BB04C3" w:rsidP="0024454F">
      <w:pPr>
        <w:pStyle w:val="Prrafodelista"/>
        <w:ind w:left="0" w:right="18"/>
        <w:rPr>
          <w:rFonts w:ascii="Century" w:hAnsi="Century"/>
          <w:noProof/>
          <w:sz w:val="24"/>
          <w:szCs w:val="24"/>
          <w:lang w:eastAsia="es-MX"/>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7">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P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co-ocurrencia y e) SRE de la matriz </w:t>
      </w:r>
      <w:r w:rsidR="0066796A">
        <w:rPr>
          <w:rFonts w:ascii="Century" w:hAnsi="Century"/>
          <w:i/>
          <w:sz w:val="20"/>
          <w:szCs w:val="24"/>
        </w:rPr>
        <w:t>run-length</w:t>
      </w:r>
      <w:r w:rsidR="0066796A">
        <w:rPr>
          <w:rFonts w:ascii="Century" w:hAnsi="Century"/>
          <w:sz w:val="20"/>
          <w:szCs w:val="24"/>
        </w:rPr>
        <w:t xml:space="preserve">. </w:t>
      </w:r>
    </w:p>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0762B3" w:rsidP="00AA776A">
      <w:pPr>
        <w:tabs>
          <w:tab w:val="left" w:pos="851"/>
        </w:tabs>
        <w:jc w:val="both"/>
        <w:rPr>
          <w:rFonts w:ascii="Century" w:hAnsi="Century"/>
          <w:sz w:val="24"/>
          <w:szCs w:val="24"/>
        </w:rPr>
      </w:pPr>
      <w:r>
        <w:rPr>
          <w:rFonts w:ascii="Century" w:hAnsi="Century"/>
          <w:sz w:val="24"/>
          <w:szCs w:val="24"/>
        </w:rPr>
        <w:t>Se implementó los métodos</w:t>
      </w:r>
      <w:r w:rsidR="00AA776A">
        <w:rPr>
          <w:rFonts w:ascii="Century" w:hAnsi="Century"/>
          <w:sz w:val="24"/>
          <w:szCs w:val="24"/>
        </w:rPr>
        <w:t xml:space="preserve"> de segmentación de piel </w:t>
      </w:r>
      <w:r>
        <w:rPr>
          <w:rFonts w:ascii="Century" w:hAnsi="Century"/>
          <w:sz w:val="24"/>
          <w:szCs w:val="24"/>
        </w:rPr>
        <w:t xml:space="preserve">y tejido </w:t>
      </w:r>
      <w:r w:rsidR="00AA776A">
        <w:rPr>
          <w:rFonts w:ascii="Century" w:hAnsi="Century"/>
          <w:sz w:val="24"/>
          <w:szCs w:val="24"/>
        </w:rPr>
        <w:t>en imágenes de ultrasonido propuesto</w:t>
      </w:r>
      <w:r>
        <w:rPr>
          <w:rFonts w:ascii="Century" w:hAnsi="Century"/>
          <w:sz w:val="24"/>
          <w:szCs w:val="24"/>
        </w:rPr>
        <w:t>s</w:t>
      </w:r>
      <w:r w:rsidR="00AA776A">
        <w:rPr>
          <w:rFonts w:ascii="Century" w:hAnsi="Century"/>
          <w:sz w:val="24"/>
          <w:szCs w:val="24"/>
        </w:rPr>
        <w:t xml:space="preserve"> en el Capítulo 3 (Segmentación de imágen</w:t>
      </w:r>
      <w:r>
        <w:rPr>
          <w:rFonts w:ascii="Century" w:hAnsi="Century"/>
          <w:sz w:val="24"/>
          <w:szCs w:val="24"/>
        </w:rPr>
        <w:t>es de ultrasonido de mama). Estos</w:t>
      </w:r>
      <w:r w:rsidR="00AA776A">
        <w:rPr>
          <w:rFonts w:ascii="Century" w:hAnsi="Century"/>
          <w:sz w:val="24"/>
          <w:szCs w:val="24"/>
        </w:rPr>
        <w:t xml:space="preserve"> método</w:t>
      </w:r>
      <w:r>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Pr>
          <w:rFonts w:ascii="Century" w:hAnsi="Century"/>
          <w:sz w:val="24"/>
          <w:szCs w:val="24"/>
        </w:rPr>
        <w:t>los</w:t>
      </w:r>
      <w:r w:rsidR="00AA776A">
        <w:rPr>
          <w:rFonts w:ascii="Century" w:hAnsi="Century"/>
          <w:sz w:val="24"/>
          <w:szCs w:val="24"/>
        </w:rPr>
        <w:t xml:space="preserve"> método</w:t>
      </w:r>
      <w:r>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sidR="005F552F">
        <w:rPr>
          <w:rFonts w:ascii="Century" w:hAnsi="Century"/>
          <w:sz w:val="24"/>
          <w:szCs w:val="24"/>
        </w:rPr>
        <w:t>do en 2D y 3D, en la figura 4.28</w:t>
      </w:r>
      <w:r w:rsidR="00AA776A">
        <w:rPr>
          <w:rFonts w:ascii="Century" w:hAnsi="Century"/>
          <w:sz w:val="24"/>
          <w:szCs w:val="24"/>
        </w:rPr>
        <w:t xml:space="preserve"> se muestra una impresión de pantalla de la interfaz gráfica del software creada con Qt.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 en estas figuras que el algoritmo es capaz de diferenciar la piel de otras superficies haciendo uso la distribución espacial de la imagen y de un clasificador ingenuo.</w:t>
      </w: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lastRenderedPageBreak/>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8"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P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5A601B" w:rsidRDefault="00C40321" w:rsidP="00C40321">
      <w:pPr>
        <w:pStyle w:val="Prrafodelista"/>
        <w:ind w:left="-567" w:right="-801"/>
        <w:jc w:val="center"/>
        <w:rPr>
          <w:rFonts w:ascii="Century" w:hAnsi="Century"/>
          <w:sz w:val="24"/>
          <w:szCs w:val="24"/>
        </w:rPr>
      </w:pPr>
      <w:r>
        <w:rPr>
          <w:rFonts w:ascii="Century" w:hAnsi="Century"/>
          <w:noProof/>
          <w:sz w:val="24"/>
          <w:szCs w:val="24"/>
          <w:lang w:eastAsia="es-MX"/>
        </w:rPr>
        <w:drawing>
          <wp:inline distT="0" distB="0" distL="0" distR="0">
            <wp:extent cx="6249670" cy="1881205"/>
            <wp:effectExtent l="0" t="0" r="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gmentacion piel pasos.jpg"/>
                    <pic:cNvPicPr/>
                  </pic:nvPicPr>
                  <pic:blipFill rotWithShape="1">
                    <a:blip r:embed="rId39">
                      <a:extLst>
                        <a:ext uri="{28A0092B-C50C-407E-A947-70E740481C1C}">
                          <a14:useLocalDpi xmlns:a14="http://schemas.microsoft.com/office/drawing/2010/main" val="0"/>
                        </a:ext>
                      </a:extLst>
                    </a:blip>
                    <a:srcRect l="20" t="1" r="-20" b="9696"/>
                    <a:stretch/>
                  </pic:blipFill>
                  <pic:spPr bwMode="auto">
                    <a:xfrm>
                      <a:off x="0" y="0"/>
                      <a:ext cx="6293371" cy="1894359"/>
                    </a:xfrm>
                    <a:prstGeom prst="rect">
                      <a:avLst/>
                    </a:prstGeom>
                    <a:ln>
                      <a:noFill/>
                    </a:ln>
                    <a:extLst>
                      <a:ext uri="{53640926-AAD7-44D8-BBD7-CCE9431645EC}">
                        <a14:shadowObscured xmlns:a14="http://schemas.microsoft.com/office/drawing/2010/main"/>
                      </a:ext>
                    </a:extLst>
                  </pic:spPr>
                </pic:pic>
              </a:graphicData>
            </a:graphic>
          </wp:inline>
        </w:drawing>
      </w:r>
    </w:p>
    <w:p w:rsidR="00C40321" w:rsidRDefault="005F552F" w:rsidP="00C40321">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C40321" w:rsidRDefault="00C40321" w:rsidP="00C40321">
      <w:pPr>
        <w:pStyle w:val="Prrafodelista"/>
        <w:ind w:left="-567" w:right="-801"/>
        <w:jc w:val="center"/>
        <w:rPr>
          <w:rFonts w:ascii="Century" w:hAnsi="Century"/>
          <w:sz w:val="20"/>
          <w:szCs w:val="24"/>
        </w:rPr>
      </w:pPr>
    </w:p>
    <w:p w:rsidR="00C40321" w:rsidRDefault="00E6448B" w:rsidP="00C40321">
      <w:pPr>
        <w:pStyle w:val="Prrafodelista"/>
        <w:ind w:left="-567" w:right="-801"/>
        <w:jc w:val="center"/>
        <w:rPr>
          <w:rFonts w:ascii="Century" w:hAnsi="Century"/>
          <w:sz w:val="20"/>
          <w:szCs w:val="24"/>
        </w:rPr>
      </w:pPr>
      <w:r>
        <w:rPr>
          <w:rFonts w:ascii="Century" w:hAnsi="Century"/>
          <w:sz w:val="20"/>
          <w:szCs w:val="24"/>
        </w:rPr>
        <w:pict>
          <v:shape id="_x0000_i1026" type="#_x0000_t75" style="width:164.25pt;height:164.25pt">
            <v:imagedata r:id="rId40" o:title="Piel"/>
          </v:shape>
        </w:pict>
      </w:r>
    </w:p>
    <w:p w:rsidR="000762B3" w:rsidRP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0B4475" w:rsidRDefault="00006036" w:rsidP="000B4475">
      <w:pPr>
        <w:pStyle w:val="Prrafodelista"/>
        <w:ind w:left="0" w:right="49"/>
        <w:jc w:val="both"/>
        <w:rPr>
          <w:rFonts w:ascii="Century" w:hAnsi="Century"/>
          <w:sz w:val="24"/>
          <w:szCs w:val="24"/>
        </w:rPr>
      </w:pPr>
      <w:r>
        <w:rPr>
          <w:rFonts w:ascii="Century" w:hAnsi="Century"/>
          <w:sz w:val="24"/>
          <w:szCs w:val="24"/>
        </w:rPr>
        <w:lastRenderedPageBreak/>
        <w:t>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w:t>
      </w:r>
      <w:r w:rsidR="00D02DF9">
        <w:rPr>
          <w:rFonts w:ascii="Century" w:hAnsi="Century"/>
          <w:sz w:val="24"/>
          <w:szCs w:val="24"/>
        </w:rPr>
        <w:t>dos se muestran en la tabla 4.13</w:t>
      </w:r>
      <w:r>
        <w:rPr>
          <w:rFonts w:ascii="Century" w:hAnsi="Century"/>
          <w:sz w:val="24"/>
          <w:szCs w:val="24"/>
        </w:rPr>
        <w:t>.</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 obtenidos con la técnica a manos lib</w:t>
      </w:r>
      <w:r w:rsidR="005F552F">
        <w:rPr>
          <w:rFonts w:ascii="Century" w:hAnsi="Century"/>
          <w:sz w:val="24"/>
          <w:szCs w:val="24"/>
        </w:rPr>
        <w:t>res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 xml:space="preserve">En estas figuras se puede ver que al agregar una de detección de bordes y morfología matemática es posible obtener automáticamente un contorno inicial para realizar la segmentación del tejido mediante un </w:t>
      </w:r>
      <w:r w:rsidR="00EA0419">
        <w:rPr>
          <w:rFonts w:ascii="Century" w:hAnsi="Century"/>
          <w:i/>
          <w:sz w:val="24"/>
          <w:szCs w:val="24"/>
        </w:rPr>
        <w:t>level-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eastAsia="es-MX"/>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1">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EA0419" w:rsidRPr="00CE3406" w:rsidRDefault="00EA0419" w:rsidP="00CE3406">
      <w:pPr>
        <w:pStyle w:val="Prrafodelista"/>
        <w:ind w:left="0" w:right="49"/>
        <w:jc w:val="center"/>
        <w:rPr>
          <w:rFonts w:ascii="Century" w:hAnsi="Century"/>
          <w:sz w:val="20"/>
          <w:szCs w:val="20"/>
        </w:rPr>
      </w:pPr>
    </w:p>
    <w:p w:rsidR="000762B3" w:rsidRDefault="000762B3" w:rsidP="000B4475">
      <w:pPr>
        <w:pStyle w:val="Prrafodelista"/>
        <w:ind w:left="0" w:right="49"/>
        <w:jc w:val="both"/>
        <w:rPr>
          <w:rFonts w:ascii="Century" w:hAnsi="Century"/>
          <w:sz w:val="24"/>
          <w:szCs w:val="24"/>
        </w:rPr>
      </w:pPr>
    </w:p>
    <w:p w:rsidR="00CE3406" w:rsidRDefault="00CE3406" w:rsidP="00CE3406">
      <w:pPr>
        <w:pStyle w:val="Prrafodelista"/>
        <w:ind w:left="0" w:right="49"/>
        <w:jc w:val="center"/>
        <w:rPr>
          <w:rFonts w:ascii="Century" w:hAnsi="Century"/>
          <w:sz w:val="24"/>
          <w:szCs w:val="24"/>
        </w:rPr>
      </w:pPr>
      <w:r>
        <w:rPr>
          <w:noProof/>
          <w:sz w:val="18"/>
          <w:szCs w:val="18"/>
          <w:lang w:eastAsia="es-MX"/>
        </w:rPr>
        <w:drawing>
          <wp:inline distT="0" distB="0" distL="0" distR="0" wp14:anchorId="54698FE4" wp14:editId="70C1EDB3">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lastRenderedPageBreak/>
        <w:t>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dos s</w:t>
      </w:r>
      <w:r w:rsidR="00D02DF9">
        <w:rPr>
          <w:rFonts w:ascii="Century" w:hAnsi="Century"/>
          <w:sz w:val="24"/>
          <w:szCs w:val="24"/>
        </w:rPr>
        <w:t>e muestran en la tabla 4.14</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D02DF9" w:rsidP="002C4B65">
      <w:pPr>
        <w:pStyle w:val="Prrafodelista"/>
        <w:ind w:left="0" w:right="49"/>
        <w:jc w:val="center"/>
        <w:rPr>
          <w:rFonts w:ascii="Century" w:hAnsi="Century"/>
          <w:sz w:val="20"/>
          <w:szCs w:val="20"/>
        </w:rPr>
      </w:pPr>
      <w:r>
        <w:rPr>
          <w:rFonts w:ascii="Century" w:hAnsi="Century"/>
          <w:sz w:val="20"/>
          <w:szCs w:val="20"/>
        </w:rPr>
        <w:t>Tabla 4.13</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6" w:type="dxa"/>
            <w:tcBorders>
              <w:left w:val="nil"/>
              <w:right w:val="nil"/>
            </w:tcBorders>
          </w:tcPr>
          <w:p w:rsidR="002C4B65" w:rsidRPr="0057381D" w:rsidRDefault="002C4B65" w:rsidP="002C4B65">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2C4B65" w:rsidRPr="002C4B65" w:rsidRDefault="00D02DF9"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6" w:type="dxa"/>
            <w:tcBorders>
              <w:left w:val="nil"/>
              <w:right w:val="nil"/>
            </w:tcBorders>
          </w:tcPr>
          <w:p w:rsidR="002C4B65" w:rsidRPr="0057381D" w:rsidRDefault="002C4B65" w:rsidP="003F4F67">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w:t>
      </w:r>
      <w:r w:rsidR="00AE7F8E">
        <w:rPr>
          <w:rFonts w:ascii="Century" w:hAnsi="Century"/>
          <w:b/>
          <w:sz w:val="32"/>
          <w:szCs w:val="24"/>
        </w:rPr>
        <w:t>4</w:t>
      </w:r>
      <w:r>
        <w:rPr>
          <w:rFonts w:ascii="Century" w:hAnsi="Century"/>
          <w:b/>
          <w:sz w:val="32"/>
          <w:szCs w:val="24"/>
        </w:rPr>
        <w:t xml:space="preserve">    Construcción de una malla a partir de imágenes de ultrasonido segmentadas.</w:t>
      </w:r>
    </w:p>
    <w:p w:rsidR="00B64AA9"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odos descritos en el Capítulo 3 (Segmentación de imágenes de ultrasonido de mama). El mallado se realizó con</w:t>
      </w:r>
      <w:r>
        <w:rPr>
          <w:rFonts w:ascii="Century" w:hAnsi="Century"/>
          <w:sz w:val="24"/>
          <w:szCs w:val="24"/>
        </w:rPr>
        <w:t xml:space="preserve"> </w:t>
      </w:r>
      <w:r w:rsidR="00FC1AB8">
        <w:rPr>
          <w:rFonts w:ascii="Century" w:hAnsi="Century"/>
          <w:sz w:val="24"/>
          <w:szCs w:val="24"/>
        </w:rPr>
        <w:t xml:space="preserve">mediante una tetraedrización de Delaunay, también descrito en el Capítulo 3 de este trabajo. Para esto se hizo uso de los métodos </w:t>
      </w:r>
      <w:r w:rsidR="003E5DE9">
        <w:rPr>
          <w:rFonts w:ascii="Century" w:hAnsi="Century"/>
          <w:sz w:val="24"/>
          <w:szCs w:val="24"/>
        </w:rPr>
        <w:t xml:space="preserve">implementadas en la librería tetgen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3">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P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4">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5F552F" w:rsidP="00544CC8">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Pr="00253728" w:rsidRDefault="000648C8" w:rsidP="007D03ED">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ería VTK para la creación de re representaciones virtuales de la sonda de ultrasonido, de la aguja de biopsia y de un apuntador; estas representacion</w:t>
      </w:r>
      <w:r w:rsidR="005F552F">
        <w:rPr>
          <w:rFonts w:ascii="Century" w:hAnsi="Century"/>
          <w:sz w:val="24"/>
          <w:szCs w:val="20"/>
        </w:rPr>
        <w:t>es se muestran en la figura 4.35</w:t>
      </w:r>
      <w:r>
        <w:rPr>
          <w:rFonts w:ascii="Century" w:hAnsi="Century"/>
          <w:sz w:val="24"/>
          <w:szCs w:val="20"/>
        </w:rPr>
        <w:t>.</w:t>
      </w:r>
    </w:p>
    <w:p w:rsidR="00253728" w:rsidRDefault="00253728" w:rsidP="007D03ED">
      <w:pPr>
        <w:pStyle w:val="Prrafodelista"/>
        <w:ind w:left="0" w:right="49"/>
        <w:jc w:val="both"/>
        <w:rPr>
          <w:rFonts w:ascii="Century" w:hAnsi="Century"/>
          <w:noProof/>
          <w:sz w:val="20"/>
          <w:szCs w:val="20"/>
          <w:lang w:eastAsia="es-MX"/>
        </w:rPr>
      </w:pPr>
    </w:p>
    <w:p w:rsidR="00544CC8" w:rsidRDefault="00253728" w:rsidP="00253728">
      <w:pPr>
        <w:pStyle w:val="Prrafodelista"/>
        <w:ind w:left="0" w:right="49"/>
        <w:jc w:val="center"/>
        <w:rPr>
          <w:rFonts w:ascii="Century" w:hAnsi="Century"/>
          <w:sz w:val="20"/>
          <w:szCs w:val="20"/>
        </w:rPr>
      </w:pPr>
      <w:r>
        <w:rPr>
          <w:rFonts w:ascii="Century" w:hAnsi="Century"/>
          <w:noProof/>
          <w:sz w:val="20"/>
          <w:szCs w:val="20"/>
          <w:lang w:eastAsia="es-MX"/>
        </w:rPr>
        <w:drawing>
          <wp:inline distT="0" distB="0" distL="0" distR="0">
            <wp:extent cx="5612130" cy="3152775"/>
            <wp:effectExtent l="0" t="0" r="762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5">
                      <a:extLst>
                        <a:ext uri="{28A0092B-C50C-407E-A947-70E740481C1C}">
                          <a14:useLocalDpi xmlns:a14="http://schemas.microsoft.com/office/drawing/2010/main" val="0"/>
                        </a:ext>
                      </a:extLst>
                    </a:blip>
                    <a:srcRect t="7875" b="2245"/>
                    <a:stretch/>
                  </pic:blipFill>
                  <pic:spPr bwMode="auto">
                    <a:xfrm>
                      <a:off x="0" y="0"/>
                      <a:ext cx="5612130" cy="3152775"/>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lastRenderedPageBreak/>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Default="00666C4C" w:rsidP="00666C4C">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 sin embargo, tanto el apuntados y la aguja de biopsias también requieren de una matriz de calibración la cual traslade la posición del sensor de rastreo a la punta del apuntador o a la punta de la aguja respectivamente. En esta sección se describe brevemente un método de calibración para apuntadores y agujas.</w:t>
      </w:r>
    </w:p>
    <w:p w:rsidR="00666C4C" w:rsidRPr="009A539E" w:rsidRDefault="00666C4C" w:rsidP="001D3EF3">
      <w:pPr>
        <w:ind w:right="-376"/>
        <w:jc w:val="both"/>
        <w:rPr>
          <w:rFonts w:ascii="Century" w:hAnsi="Century"/>
          <w:sz w:val="24"/>
          <w:szCs w:val="24"/>
        </w:rPr>
      </w:pPr>
    </w:p>
    <w:p w:rsidR="00666C4C" w:rsidRDefault="009A539E" w:rsidP="001D3EF3">
      <w:pPr>
        <w:ind w:left="-851" w:right="-801"/>
        <w:jc w:val="both"/>
        <w:rPr>
          <w:rFonts w:ascii="Century" w:hAnsi="Century"/>
          <w:sz w:val="24"/>
          <w:szCs w:val="24"/>
        </w:rPr>
      </w:pPr>
      <w:r>
        <w:rPr>
          <w:rFonts w:ascii="Century" w:hAnsi="Century"/>
          <w:noProof/>
          <w:sz w:val="24"/>
          <w:szCs w:val="24"/>
          <w:lang w:eastAsia="es-MX"/>
        </w:rPr>
        <w:drawing>
          <wp:inline distT="0" distB="0" distL="0" distR="0" wp14:anchorId="7F431B8E" wp14:editId="4C851238">
            <wp:extent cx="6804838" cy="4193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6">
                      <a:extLst>
                        <a:ext uri="{28A0092B-C50C-407E-A947-70E740481C1C}">
                          <a14:useLocalDpi xmlns:a14="http://schemas.microsoft.com/office/drawing/2010/main" val="0"/>
                        </a:ext>
                      </a:extLst>
                    </a:blip>
                    <a:stretch>
                      <a:fillRect/>
                    </a:stretch>
                  </pic:blipFill>
                  <pic:spPr>
                    <a:xfrm>
                      <a:off x="0" y="0"/>
                      <a:ext cx="6825740" cy="4206812"/>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666C4C">
      <w:pPr>
        <w:ind w:right="49"/>
        <w:jc w:val="both"/>
        <w:rPr>
          <w:rFonts w:ascii="Century" w:hAnsi="Century"/>
          <w:sz w:val="24"/>
          <w:szCs w:val="24"/>
        </w:rPr>
      </w:pPr>
      <w:r>
        <w:rPr>
          <w:rFonts w:ascii="Century" w:hAnsi="Century"/>
          <w:noProof/>
          <w:sz w:val="24"/>
          <w:szCs w:val="24"/>
          <w:lang w:eastAsia="es-MX"/>
        </w:rPr>
        <w:lastRenderedPageBreak/>
        <w:drawing>
          <wp:inline distT="0" distB="0" distL="0" distR="0" wp14:anchorId="103D3322" wp14:editId="16DF4891">
            <wp:extent cx="5612130" cy="3426460"/>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7">
                      <a:extLst>
                        <a:ext uri="{28A0092B-C50C-407E-A947-70E740481C1C}">
                          <a14:useLocalDpi xmlns:a14="http://schemas.microsoft.com/office/drawing/2010/main" val="0"/>
                        </a:ext>
                      </a:extLst>
                    </a:blip>
                    <a:stretch>
                      <a:fillRect/>
                    </a:stretch>
                  </pic:blipFill>
                  <pic:spPr>
                    <a:xfrm>
                      <a:off x="0" y="0"/>
                      <a:ext cx="5612130" cy="3426460"/>
                    </a:xfrm>
                    <a:prstGeom prst="rect">
                      <a:avLst/>
                    </a:prstGeom>
                  </pic:spPr>
                </pic:pic>
              </a:graphicData>
            </a:graphic>
          </wp:inline>
        </w:drawing>
      </w:r>
    </w:p>
    <w:p w:rsidR="00666C4C" w:rsidRDefault="005F552F" w:rsidP="00666C4C">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 y selección de punto objetivo.</w:t>
      </w:r>
    </w:p>
    <w:p w:rsidR="001D3EF3" w:rsidRDefault="001D3EF3" w:rsidP="00666C4C">
      <w:pPr>
        <w:ind w:right="49"/>
        <w:jc w:val="center"/>
        <w:rPr>
          <w:rFonts w:ascii="Century" w:hAnsi="Century"/>
          <w:sz w:val="20"/>
          <w:szCs w:val="24"/>
        </w:rPr>
      </w:pPr>
    </w:p>
    <w:p w:rsidR="006F7589" w:rsidRDefault="009A539E" w:rsidP="00666C4C">
      <w:pPr>
        <w:ind w:right="49"/>
        <w:jc w:val="center"/>
        <w:rPr>
          <w:rFonts w:ascii="Century" w:hAnsi="Century"/>
          <w:sz w:val="24"/>
          <w:szCs w:val="24"/>
        </w:rPr>
      </w:pPr>
      <w:r>
        <w:rPr>
          <w:rFonts w:ascii="Century" w:hAnsi="Century"/>
          <w:noProof/>
          <w:sz w:val="24"/>
          <w:szCs w:val="24"/>
          <w:lang w:eastAsia="es-MX"/>
        </w:rPr>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8">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lastRenderedPageBreak/>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en la imagen 4.39</w:t>
      </w:r>
      <w:r>
        <w:rPr>
          <w:rFonts w:ascii="Century" w:eastAsiaTheme="minorEastAsia" w:hAnsi="Century"/>
          <w:sz w:val="24"/>
          <w:szCs w:val="24"/>
        </w:rPr>
        <w:t>. Si el punto de pivote es conocido y se registran suficientes datos de la posición y orientación del sensor se puede construir un sistema de ecuaciones sobredeterminado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eastAsia="es-MX"/>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C3F07" w:rsidRDefault="007C3F07" w:rsidP="00A20E38">
      <w:pPr>
        <w:pStyle w:val="Prrafodelista"/>
        <w:ind w:left="0" w:right="49"/>
        <w:jc w:val="both"/>
        <w:rPr>
          <w:rFonts w:ascii="Century" w:hAnsi="Century"/>
          <w:sz w:val="24"/>
          <w:szCs w:val="24"/>
        </w:rPr>
      </w:pPr>
      <w:r>
        <w:rPr>
          <w:rFonts w:ascii="Century" w:hAnsi="Century"/>
          <w:sz w:val="24"/>
          <w:szCs w:val="24"/>
        </w:rPr>
        <w:lastRenderedPageBreak/>
        <w:t>El sistema a resolver para encontrar el vector de traslación de la calibración del apuntador o la aguja está dado por la ecuación 4.13.</w:t>
      </w:r>
    </w:p>
    <w:p w:rsidR="007C3F07" w:rsidRDefault="007C3F07" w:rsidP="00A20E38">
      <w:pPr>
        <w:pStyle w:val="Prrafodelista"/>
        <w:ind w:left="0" w:right="49"/>
        <w:jc w:val="both"/>
        <w:rPr>
          <w:rFonts w:ascii="Century" w:hAnsi="Century"/>
          <w:sz w:val="24"/>
          <w:szCs w:val="24"/>
        </w:rPr>
      </w:pPr>
    </w:p>
    <w:p w:rsidR="007C3F07" w:rsidRPr="00A20E38" w:rsidRDefault="007C3F07" w:rsidP="00A20E38">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3F07" w:rsidRPr="00FF669F" w:rsidTr="003F4F67">
        <w:tc>
          <w:tcPr>
            <w:tcW w:w="8478" w:type="dxa"/>
            <w:vAlign w:val="center"/>
          </w:tcPr>
          <w:p w:rsidR="007C3F07" w:rsidRPr="00FF669F" w:rsidRDefault="0050681E" w:rsidP="003F4F67">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7C3F07" w:rsidRPr="00FF669F" w:rsidRDefault="007C3F07" w:rsidP="003F4F67">
            <w:pPr>
              <w:jc w:val="center"/>
              <w:rPr>
                <w:rFonts w:ascii="Century" w:eastAsiaTheme="minorEastAsia" w:hAnsi="Century"/>
                <w:sz w:val="20"/>
                <w:szCs w:val="20"/>
              </w:rPr>
            </w:pPr>
            <w:r>
              <w:rPr>
                <w:rFonts w:ascii="Century" w:eastAsiaTheme="minorEastAsia" w:hAnsi="Century"/>
                <w:sz w:val="20"/>
                <w:szCs w:val="20"/>
              </w:rPr>
              <w:t>4.13</w:t>
            </w:r>
          </w:p>
        </w:tc>
      </w:tr>
    </w:tbl>
    <w:p w:rsidR="00A20E38" w:rsidRDefault="00A20E38" w:rsidP="00A20E38">
      <w:pPr>
        <w:pStyle w:val="Prrafodelista"/>
        <w:ind w:left="0" w:right="49"/>
        <w:jc w:val="both"/>
        <w:rPr>
          <w:rFonts w:ascii="Century" w:hAnsi="Century"/>
          <w:sz w:val="24"/>
          <w:szCs w:val="24"/>
        </w:rPr>
      </w:pPr>
    </w:p>
    <w:p w:rsidR="00666C4C" w:rsidRDefault="00666C4C" w:rsidP="00A20E38">
      <w:pPr>
        <w:pStyle w:val="Prrafodelista"/>
        <w:ind w:left="0" w:right="49"/>
        <w:jc w:val="both"/>
        <w:rPr>
          <w:rFonts w:ascii="Century" w:hAnsi="Century"/>
          <w:sz w:val="24"/>
          <w:szCs w:val="24"/>
        </w:rPr>
      </w:pPr>
    </w:p>
    <w:p w:rsidR="007E0E0E" w:rsidRDefault="00BF317B" w:rsidP="00A20E38">
      <w:pPr>
        <w:pStyle w:val="Prrafodelista"/>
        <w:ind w:left="0" w:right="49"/>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esta puede contener errores. La exactitud de la calibración depende de la longitud del apuntador o de la aguja respectivamente</w:t>
      </w:r>
      <w:r w:rsidR="007E0E0E">
        <w:rPr>
          <w:rFonts w:ascii="Century" w:eastAsiaTheme="minorEastAsia" w:hAnsi="Century"/>
          <w:sz w:val="24"/>
          <w:szCs w:val="24"/>
        </w:rPr>
        <w:t xml:space="preserve">; los métodos de calibración como el método del pivote generalmente tienen un error RMS entre 0.6mm y 0.9mm, pero existen estudios que han encontrado errores de hasta 1.5mm </w:t>
      </w:r>
      <w:r w:rsidR="007E0E0E">
        <w:rPr>
          <w:rFonts w:ascii="Century" w:eastAsiaTheme="minorEastAsia" w:hAnsi="Century"/>
          <w:sz w:val="24"/>
          <w:szCs w:val="24"/>
        </w:rPr>
        <w:fldChar w:fldCharType="begin" w:fldLock="1"/>
      </w:r>
      <w:r w:rsidR="005560C9">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7E0E0E">
        <w:rPr>
          <w:rFonts w:ascii="Century" w:eastAsiaTheme="minorEastAsia" w:hAnsi="Century"/>
          <w:sz w:val="24"/>
          <w:szCs w:val="24"/>
        </w:rPr>
        <w:fldChar w:fldCharType="separate"/>
      </w:r>
      <w:r w:rsidR="007E0E0E" w:rsidRPr="007E0E0E">
        <w:rPr>
          <w:rFonts w:ascii="Century" w:eastAsiaTheme="minorEastAsia" w:hAnsi="Century"/>
          <w:noProof/>
          <w:sz w:val="24"/>
          <w:szCs w:val="24"/>
        </w:rPr>
        <w:t>[11]</w:t>
      </w:r>
      <w:r w:rsidR="007E0E0E">
        <w:rPr>
          <w:rFonts w:ascii="Century" w:eastAsiaTheme="minorEastAsia" w:hAnsi="Century"/>
          <w:sz w:val="24"/>
          <w:szCs w:val="24"/>
        </w:rPr>
        <w:fldChar w:fldCharType="end"/>
      </w:r>
      <w:r w:rsidR="007E0E0E">
        <w:rPr>
          <w:rFonts w:ascii="Century" w:eastAsiaTheme="minorEastAsia" w:hAnsi="Century"/>
          <w:sz w:val="24"/>
          <w:szCs w:val="24"/>
        </w:rPr>
        <w:t>.</w:t>
      </w: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elastografía)</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Imagenología Biomédica Física y Computacional del CCADET-UNAM y el Departamento de Ingeniería Mecatrónica Bio-Industrial de universidad de </w:t>
      </w:r>
      <w:r w:rsidR="005560C9">
        <w:rPr>
          <w:rFonts w:ascii="Century" w:eastAsiaTheme="minorEastAsia" w:hAnsi="Century"/>
          <w:sz w:val="24"/>
          <w:szCs w:val="24"/>
        </w:rPr>
        <w:t>Taiwán</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Yen et al. presentaron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eigen-valores del modelo; ya que un incremento en cualquier otro eigen-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t>Tabla 4.15</w:t>
      </w:r>
      <w:r w:rsidR="00F95FAC" w:rsidRPr="005A601B">
        <w:rPr>
          <w:rFonts w:ascii="Century" w:hAnsi="Century"/>
          <w:sz w:val="20"/>
          <w:szCs w:val="24"/>
        </w:rPr>
        <w:t xml:space="preserve"> </w:t>
      </w:r>
      <w:r w:rsidR="00F95FAC">
        <w:rPr>
          <w:rFonts w:ascii="Century" w:hAnsi="Century"/>
          <w:sz w:val="20"/>
          <w:szCs w:val="24"/>
        </w:rPr>
        <w:t xml:space="preserve">Razón de estrés entre tejidos varios y tejido adyacente </w:t>
      </w:r>
      <w:r w:rsidR="00F95FAC">
        <w:rPr>
          <w:rFonts w:ascii="Century" w:hAnsi="Century"/>
          <w:sz w:val="20"/>
          <w:szCs w:val="24"/>
        </w:rPr>
        <w:fldChar w:fldCharType="begin" w:fldLock="1"/>
      </w:r>
      <w:r w:rsidR="00701524">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28]", "plainTextFormattedCitation" : "[28]", "previouslyFormattedCitation" : "[28]" }, "properties" : { "noteIndex" : 0 }, "schema" : "https://github.com/citation-style-language/schema/raw/master/csl-citation.json" }</w:instrText>
      </w:r>
      <w:r w:rsidR="00F95FAC">
        <w:rPr>
          <w:rFonts w:ascii="Century" w:hAnsi="Century"/>
          <w:sz w:val="20"/>
          <w:szCs w:val="24"/>
        </w:rPr>
        <w:fldChar w:fldCharType="separate"/>
      </w:r>
      <w:r w:rsidR="00F95FAC" w:rsidRPr="00F95FAC">
        <w:rPr>
          <w:rFonts w:ascii="Century" w:hAnsi="Century"/>
          <w:noProof/>
          <w:sz w:val="20"/>
          <w:szCs w:val="24"/>
        </w:rPr>
        <w:t>[28]</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B403C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701524">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ncional para su use en el quirófano. Por esta razón en este trabajo se realizó un nuevo diseño del sistema, el cual consta de una placa de aluminio en forma de cruz y una montura de acrílico la cual se coloca sobre la sonda. La fuerza ejercida sobre el sensor se mide a través de galgas extensiométricas las cuales miden la deformación de la placa de aluminio en forma de cruz al presentarse una fuerza</w:t>
      </w:r>
      <w:r w:rsidR="00352E78">
        <w:rPr>
          <w:rFonts w:ascii="Century" w:eastAsiaTheme="minorEastAsia" w:hAnsi="Century"/>
          <w:sz w:val="24"/>
          <w:szCs w:val="24"/>
        </w:rPr>
        <w:t>; las galgas están conectadas a un puente de Wheatston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eastAsia="es-MX"/>
        </w:rPr>
        <w:lastRenderedPageBreak/>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1">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Diseño del sensor de fuerza; a) diseño en papel y b) diseño en SolidWorks.</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eastAsia="es-MX"/>
        </w:rPr>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2">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w:t>
      </w:r>
      <w:r>
        <w:rPr>
          <w:rFonts w:ascii="Century" w:hAnsi="Century"/>
          <w:sz w:val="24"/>
          <w:szCs w:val="24"/>
        </w:rPr>
        <w:lastRenderedPageBreak/>
        <w:t xml:space="preserve">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gitalizado mediante una tarjeta de adquisición NIDAQ de National Instruments con una frecuencia de muestreo de 200ksamples/s y controlada por un software creado en LabView.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eastAsia="es-MX"/>
        </w:rPr>
        <w:drawing>
          <wp:inline distT="0" distB="0" distL="0" distR="0" wp14:anchorId="02EEC248" wp14:editId="1CA000ED">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FA5A39" w:rsidRDefault="00FA5A39" w:rsidP="00FA5A39">
      <w:pPr>
        <w:pStyle w:val="Prrafodelista"/>
        <w:ind w:left="0" w:right="49"/>
        <w:rPr>
          <w:rFonts w:ascii="Century" w:hAnsi="Century"/>
          <w:sz w:val="20"/>
          <w:szCs w:val="24"/>
        </w:rPr>
      </w:pPr>
    </w:p>
    <w:p w:rsidR="00FA5A39" w:rsidRDefault="007740BE" w:rsidP="007740BE">
      <w:pPr>
        <w:pStyle w:val="Prrafodelista"/>
        <w:ind w:left="0" w:right="49"/>
        <w:jc w:val="both"/>
        <w:rPr>
          <w:rFonts w:ascii="Century" w:hAnsi="Century"/>
          <w:sz w:val="24"/>
          <w:szCs w:val="24"/>
        </w:rPr>
      </w:pPr>
      <w:r>
        <w:rPr>
          <w:rFonts w:ascii="Century" w:hAnsi="Century"/>
          <w:sz w:val="24"/>
          <w:szCs w:val="24"/>
        </w:rPr>
        <w:t>Los 750 experimentos se realizaron so</w:t>
      </w:r>
      <w:r w:rsidR="008D282C">
        <w:rPr>
          <w:rFonts w:ascii="Century" w:hAnsi="Century"/>
          <w:sz w:val="24"/>
          <w:szCs w:val="24"/>
        </w:rPr>
        <w:t>bre los 150 diferentes maniquíes</w:t>
      </w:r>
      <w:r>
        <w:rPr>
          <w:rFonts w:ascii="Century" w:hAnsi="Century"/>
          <w:sz w:val="24"/>
          <w:szCs w:val="24"/>
        </w:rPr>
        <w:t xml:space="preserve"> de tumores de mama mencionados anteriormente. Se obtuvieron los perfiles de fuerza en cada volumen variando la profundidad de presión desde 1mm a 5mm.</w:t>
      </w:r>
    </w:p>
    <w:p w:rsidR="007740BE" w:rsidRDefault="007740BE" w:rsidP="007740BE">
      <w:pPr>
        <w:pStyle w:val="Prrafodelista"/>
        <w:ind w:left="0" w:right="49"/>
        <w:jc w:val="both"/>
        <w:rPr>
          <w:rFonts w:ascii="Century" w:hAnsi="Century"/>
          <w:sz w:val="24"/>
          <w:szCs w:val="24"/>
        </w:rPr>
      </w:pPr>
    </w:p>
    <w:p w:rsidR="007740BE" w:rsidRDefault="007740BE" w:rsidP="007740BE">
      <w:pPr>
        <w:pStyle w:val="Prrafodelista"/>
        <w:ind w:left="0" w:right="49"/>
        <w:jc w:val="both"/>
        <w:rPr>
          <w:rFonts w:ascii="Century" w:hAnsi="Century"/>
          <w:sz w:val="24"/>
          <w:szCs w:val="24"/>
        </w:rPr>
      </w:pPr>
      <w:r>
        <w:rPr>
          <w:rFonts w:ascii="Century" w:hAnsi="Century"/>
          <w:sz w:val="24"/>
          <w:szCs w:val="24"/>
        </w:rPr>
        <w:t>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la razón de estrés medido con el sensor de fue</w:t>
      </w:r>
      <w:r w:rsidR="00B403C9">
        <w:rPr>
          <w:rFonts w:ascii="Century" w:hAnsi="Century"/>
          <w:sz w:val="24"/>
          <w:szCs w:val="24"/>
        </w:rPr>
        <w:t xml:space="preserve">rzas diseñado en este trabajo. </w:t>
      </w:r>
    </w:p>
    <w:p w:rsidR="00B403C9" w:rsidRPr="004939A2" w:rsidRDefault="00B403C9" w:rsidP="00B403C9">
      <w:pPr>
        <w:ind w:right="49"/>
        <w:jc w:val="both"/>
        <w:rPr>
          <w:rFonts w:ascii="Century" w:eastAsiaTheme="minorEastAsia" w:hAnsi="Century"/>
          <w:b/>
          <w:sz w:val="32"/>
          <w:szCs w:val="20"/>
        </w:rPr>
      </w:pPr>
    </w:p>
    <w:p w:rsidR="00B403C9" w:rsidRPr="004939A2" w:rsidRDefault="00B403C9" w:rsidP="00B403C9">
      <w:pPr>
        <w:ind w:right="49"/>
        <w:jc w:val="both"/>
        <w:rPr>
          <w:rFonts w:ascii="Century" w:eastAsiaTheme="minorEastAsia" w:hAnsi="Century"/>
          <w:b/>
          <w:sz w:val="32"/>
          <w:szCs w:val="20"/>
        </w:rPr>
      </w:pPr>
    </w:p>
    <w:p w:rsidR="00B403C9" w:rsidRDefault="00B403C9" w:rsidP="00B403C9">
      <w:pPr>
        <w:spacing w:after="0"/>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lastRenderedPageBreak/>
        <w:t>Referencias</w:t>
      </w:r>
    </w:p>
    <w:p w:rsidR="00B403C9" w:rsidRPr="00B403C9" w:rsidRDefault="00B403C9" w:rsidP="00B403C9">
      <w:pPr>
        <w:spacing w:after="0"/>
        <w:ind w:right="49"/>
        <w:jc w:val="both"/>
        <w:rPr>
          <w:rFonts w:ascii="Century" w:eastAsiaTheme="minorEastAsia" w:hAnsi="Century"/>
          <w:b/>
          <w:sz w:val="18"/>
          <w:szCs w:val="18"/>
          <w:lang w:val="en-US"/>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w:t>
      </w:r>
      <w:r w:rsidRPr="004939A2">
        <w:rPr>
          <w:rFonts w:ascii="Century" w:hAnsi="Century" w:cs="Times New Roman"/>
          <w:noProof/>
          <w:sz w:val="18"/>
          <w:szCs w:val="18"/>
          <w:lang w:val="en-US"/>
        </w:rPr>
        <w:tab/>
        <w:t xml:space="preserve">J. R. Cook, R. R. Bouchard, and S. Y. Emelianov, “Tissue-mimicking phantoms for photoacoustic and ultrasonic imaging,” </w:t>
      </w:r>
      <w:r w:rsidRPr="004939A2">
        <w:rPr>
          <w:rFonts w:ascii="Century" w:hAnsi="Century" w:cs="Times New Roman"/>
          <w:i/>
          <w:iCs/>
          <w:noProof/>
          <w:sz w:val="18"/>
          <w:szCs w:val="18"/>
          <w:lang w:val="en-US"/>
        </w:rPr>
        <w:t>Biomed. Opt. Express</w:t>
      </w:r>
      <w:r w:rsidRPr="004939A2">
        <w:rPr>
          <w:rFonts w:ascii="Century" w:hAnsi="Century" w:cs="Times New Roman"/>
          <w:noProof/>
          <w:sz w:val="18"/>
          <w:szCs w:val="18"/>
          <w:lang w:val="en-US"/>
        </w:rPr>
        <w:t>, vol. 2, no. 11, pp. 3193–3206, 2011.</w:t>
      </w:r>
    </w:p>
    <w:p w:rsidR="00B403C9" w:rsidRPr="004939A2" w:rsidRDefault="00B403C9" w:rsidP="008F749E">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w:t>
      </w:r>
      <w:r w:rsidRPr="004939A2">
        <w:rPr>
          <w:rFonts w:ascii="Century" w:hAnsi="Century" w:cs="Times New Roman"/>
          <w:noProof/>
          <w:sz w:val="18"/>
          <w:szCs w:val="18"/>
          <w:lang w:val="en-US"/>
        </w:rPr>
        <w:tab/>
        <w:t xml:space="preserve">W. Xia, D. Piras, M. Heijblom, W. Steenbergen, T. G. van Leeuwen, and S. Manohar, “Poly(vinyl alcohol) gels as photoacoustic breast phantoms revisited,” </w:t>
      </w:r>
      <w:r w:rsidRPr="004939A2">
        <w:rPr>
          <w:rFonts w:ascii="Century" w:hAnsi="Century" w:cs="Times New Roman"/>
          <w:i/>
          <w:iCs/>
          <w:noProof/>
          <w:sz w:val="18"/>
          <w:szCs w:val="18"/>
          <w:lang w:val="en-US"/>
        </w:rPr>
        <w:t>J. Biomed. Opt.</w:t>
      </w:r>
      <w:r w:rsidRPr="004939A2">
        <w:rPr>
          <w:rFonts w:ascii="Century" w:hAnsi="Century" w:cs="Times New Roman"/>
          <w:noProof/>
          <w:sz w:val="18"/>
          <w:szCs w:val="18"/>
          <w:lang w:val="en-US"/>
        </w:rPr>
        <w:t>, vol. 16, no. 7, p. 075002, Jul. 201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3]</w:t>
      </w:r>
      <w:r w:rsidRPr="004939A2">
        <w:rPr>
          <w:rFonts w:ascii="Century" w:hAnsi="Century" w:cs="Times New Roman"/>
          <w:noProof/>
          <w:sz w:val="18"/>
          <w:szCs w:val="18"/>
          <w:lang w:val="en-US"/>
        </w:rPr>
        <w:tab/>
        <w:t xml:space="preserve">S. J.-S. Chen, P. Hellier, M. Marchal, J.-Y. Gauvrit, R. Carpentier, X. Morandi, and D. L. Collins, “An anthropomorphic polyvinyl alcohol brain phantom based on Colin27 for use in multimodal imaging,” </w:t>
      </w:r>
      <w:r w:rsidRPr="004939A2">
        <w:rPr>
          <w:rFonts w:ascii="Century" w:hAnsi="Century" w:cs="Times New Roman"/>
          <w:i/>
          <w:iCs/>
          <w:noProof/>
          <w:sz w:val="18"/>
          <w:szCs w:val="18"/>
          <w:lang w:val="en-US"/>
        </w:rPr>
        <w:t>Med. Phys.</w:t>
      </w:r>
      <w:r w:rsidRPr="004939A2">
        <w:rPr>
          <w:rFonts w:ascii="Century" w:hAnsi="Century" w:cs="Times New Roman"/>
          <w:noProof/>
          <w:sz w:val="18"/>
          <w:szCs w:val="18"/>
          <w:lang w:val="en-US"/>
        </w:rPr>
        <w:t>, vol. 39, no. 1, p. 554, Jan. 2012.</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4]</w:t>
      </w:r>
      <w:r w:rsidRPr="004939A2">
        <w:rPr>
          <w:rFonts w:ascii="Century" w:hAnsi="Century" w:cs="Times New Roman"/>
          <w:noProof/>
          <w:sz w:val="18"/>
          <w:szCs w:val="18"/>
          <w:lang w:val="en-US"/>
        </w:rPr>
        <w:tab/>
        <w:t xml:space="preserve">A. Kharine, S. Manohar, R. Seeton, R. G. M. Kolkman, R. A. Bolt, W. Steenbergen, and F. F. M. de Mul, “Poly(vinyl alcohol) gels for use as tissue phantoms in photoacoustic mammography.,” </w:t>
      </w:r>
      <w:r w:rsidRPr="004939A2">
        <w:rPr>
          <w:rFonts w:ascii="Century" w:hAnsi="Century" w:cs="Times New Roman"/>
          <w:i/>
          <w:iCs/>
          <w:noProof/>
          <w:sz w:val="18"/>
          <w:szCs w:val="18"/>
          <w:lang w:val="en-US"/>
        </w:rPr>
        <w:t>Phys. Med. Biol.</w:t>
      </w:r>
      <w:r w:rsidRPr="004939A2">
        <w:rPr>
          <w:rFonts w:ascii="Century" w:hAnsi="Century" w:cs="Times New Roman"/>
          <w:noProof/>
          <w:sz w:val="18"/>
          <w:szCs w:val="18"/>
          <w:lang w:val="en-US"/>
        </w:rPr>
        <w:t>, vol. 48, no. 3, pp. 357–70, Feb. 200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5]</w:t>
      </w:r>
      <w:r w:rsidRPr="004939A2">
        <w:rPr>
          <w:rFonts w:ascii="Century" w:hAnsi="Century" w:cs="Times New Roman"/>
          <w:noProof/>
          <w:sz w:val="18"/>
          <w:szCs w:val="18"/>
          <w:lang w:val="en-US"/>
        </w:rPr>
        <w:tab/>
        <w:t xml:space="preserve">D. C. Y.-J. C. H.-C. H. P.-L. Yen R.-H. Fan, “Design and construction of 3D breast tumor phantoms for studying morphological effects on biomechanical properties.,” </w:t>
      </w:r>
      <w:r w:rsidRPr="004939A2">
        <w:rPr>
          <w:rFonts w:ascii="Century" w:hAnsi="Century" w:cs="Times New Roman"/>
          <w:i/>
          <w:iCs/>
          <w:noProof/>
          <w:sz w:val="18"/>
          <w:szCs w:val="18"/>
          <w:lang w:val="en-US"/>
        </w:rPr>
        <w:t>Int. J. Comput. Assist. Radiol. Surg.</w:t>
      </w:r>
      <w:r w:rsidRPr="004939A2">
        <w:rPr>
          <w:rFonts w:ascii="Century" w:hAnsi="Century" w:cs="Times New Roman"/>
          <w:noProof/>
          <w:sz w:val="18"/>
          <w:szCs w:val="18"/>
          <w:lang w:val="en-US"/>
        </w:rPr>
        <w:t>, vol. 8, no. 1, pp. S284–285, 201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6]</w:t>
      </w:r>
      <w:r w:rsidRPr="004939A2">
        <w:rPr>
          <w:rFonts w:ascii="Century" w:hAnsi="Century" w:cs="Times New Roman"/>
          <w:noProof/>
          <w:sz w:val="18"/>
          <w:szCs w:val="18"/>
          <w:lang w:val="en-US"/>
        </w:rPr>
        <w:tab/>
        <w:t xml:space="preserve">R. Ortega-Palacios, L. Leija, A. Vera, and M. F. J. Cepeda, “Measurement of breast - Tumor phantom dielectric properties for microwave breast cancer treatment evaluation,” in </w:t>
      </w:r>
      <w:r w:rsidRPr="004939A2">
        <w:rPr>
          <w:rFonts w:ascii="Century" w:hAnsi="Century" w:cs="Times New Roman"/>
          <w:i/>
          <w:iCs/>
          <w:noProof/>
          <w:sz w:val="18"/>
          <w:szCs w:val="18"/>
          <w:lang w:val="en-US"/>
        </w:rPr>
        <w:t>Program and Abstract Book - 2010 7th International Conference on Electrical Engineering, Computing Science and Automatic Control, CCE 2010</w:t>
      </w:r>
      <w:r w:rsidRPr="004939A2">
        <w:rPr>
          <w:rFonts w:ascii="Century" w:hAnsi="Century" w:cs="Times New Roman"/>
          <w:noProof/>
          <w:sz w:val="18"/>
          <w:szCs w:val="18"/>
          <w:lang w:val="en-US"/>
        </w:rPr>
        <w:t>, 2010, pp. 216–21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7]</w:t>
      </w:r>
      <w:r w:rsidRPr="004939A2">
        <w:rPr>
          <w:rFonts w:ascii="Century" w:hAnsi="Century" w:cs="Times New Roman"/>
          <w:noProof/>
          <w:sz w:val="18"/>
          <w:szCs w:val="18"/>
          <w:lang w:val="en-US"/>
        </w:rPr>
        <w:tab/>
        <w:t xml:space="preserve">A. V. H. S. F. Arcea L. Leijaa, “Proposal to Construct a 3D Image Viewer Based On a Commercial Ultrasonic 2D Imaging System,” in </w:t>
      </w:r>
      <w:r w:rsidRPr="004939A2">
        <w:rPr>
          <w:rFonts w:ascii="Century" w:hAnsi="Century" w:cs="Times New Roman"/>
          <w:i/>
          <w:iCs/>
          <w:noProof/>
          <w:sz w:val="18"/>
          <w:szCs w:val="18"/>
          <w:lang w:val="en-US"/>
        </w:rPr>
        <w:t>UIA 43rd Annual Symposium</w:t>
      </w:r>
      <w:r w:rsidRPr="004939A2">
        <w:rPr>
          <w:rFonts w:ascii="Century" w:hAnsi="Century" w:cs="Times New Roman"/>
          <w:noProof/>
          <w:sz w:val="18"/>
          <w:szCs w:val="18"/>
          <w:lang w:val="en-US"/>
        </w:rPr>
        <w:t>, 201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8]</w:t>
      </w:r>
      <w:r w:rsidRPr="004939A2">
        <w:rPr>
          <w:rFonts w:ascii="Century" w:hAnsi="Century" w:cs="Times New Roman"/>
          <w:noProof/>
          <w:sz w:val="18"/>
          <w:szCs w:val="18"/>
          <w:lang w:val="en-US"/>
        </w:rPr>
        <w:tab/>
        <w:t xml:space="preserve">C. Li, N. Duric, P. Littrup, and L. Huang, “In vivo Breast Sound-Speed Imaging with Ultrasound Tomography,”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35, no. 10, pp. 1615–1628, 200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9]</w:t>
      </w:r>
      <w:r w:rsidRPr="004939A2">
        <w:rPr>
          <w:rFonts w:ascii="Century" w:hAnsi="Century" w:cs="Times New Roman"/>
          <w:noProof/>
          <w:sz w:val="18"/>
          <w:szCs w:val="18"/>
          <w:lang w:val="en-US"/>
        </w:rPr>
        <w:tab/>
        <w:t xml:space="preserve">R. O. Bude and R. S. Adler, “An easily made, low-cost, tissue-like ultrasound phantom material.,” </w:t>
      </w:r>
      <w:r w:rsidRPr="004939A2">
        <w:rPr>
          <w:rFonts w:ascii="Century" w:hAnsi="Century" w:cs="Times New Roman"/>
          <w:i/>
          <w:iCs/>
          <w:noProof/>
          <w:sz w:val="18"/>
          <w:szCs w:val="18"/>
          <w:lang w:val="en-US"/>
        </w:rPr>
        <w:t>J. Clin. Ultrasound</w:t>
      </w:r>
      <w:r w:rsidRPr="004939A2">
        <w:rPr>
          <w:rFonts w:ascii="Century" w:hAnsi="Century" w:cs="Times New Roman"/>
          <w:noProof/>
          <w:sz w:val="18"/>
          <w:szCs w:val="18"/>
          <w:lang w:val="en-US"/>
        </w:rPr>
        <w:t>, vol. 23, no. 4, pp. 271–3, May 1995.</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0]</w:t>
      </w:r>
      <w:r w:rsidRPr="004939A2">
        <w:rPr>
          <w:rFonts w:ascii="Century" w:hAnsi="Century" w:cs="Times New Roman"/>
          <w:noProof/>
          <w:sz w:val="18"/>
          <w:szCs w:val="18"/>
          <w:lang w:val="en-US"/>
        </w:rPr>
        <w:tab/>
        <w:t xml:space="preserve">R. W. Prager, R. N. Rohling, A. H. Gee, and L. Berman, “Rapid calibration for 3-D freehand ultrasound,”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4, no. 6, pp. 855–869, 1998.</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1]</w:t>
      </w:r>
      <w:r w:rsidRPr="004939A2">
        <w:rPr>
          <w:rFonts w:ascii="Century" w:hAnsi="Century" w:cs="Times New Roman"/>
          <w:noProof/>
          <w:sz w:val="18"/>
          <w:szCs w:val="18"/>
          <w:lang w:val="en-US"/>
        </w:rPr>
        <w:tab/>
        <w:t xml:space="preserve">P.-W. Hsu, R. Prager, A. Gee, and G. Treece, “Freehand 3D Ultrasound Calibration: A Review,” in </w:t>
      </w:r>
      <w:r w:rsidRPr="004939A2">
        <w:rPr>
          <w:rFonts w:ascii="Century" w:hAnsi="Century" w:cs="Times New Roman"/>
          <w:i/>
          <w:iCs/>
          <w:noProof/>
          <w:sz w:val="18"/>
          <w:szCs w:val="18"/>
          <w:lang w:val="en-US"/>
        </w:rPr>
        <w:t>Advanced Imaging in Biology and Medicine</w:t>
      </w:r>
      <w:r w:rsidRPr="004939A2">
        <w:rPr>
          <w:rFonts w:ascii="Century" w:hAnsi="Century" w:cs="Times New Roman"/>
          <w:noProof/>
          <w:sz w:val="18"/>
          <w:szCs w:val="18"/>
          <w:lang w:val="en-US"/>
        </w:rPr>
        <w:t>, C. Sensen and B. Hallgrímsson, Eds. Springer Berlin Heidelberg, 2009, pp. 47–8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2]</w:t>
      </w:r>
      <w:r w:rsidRPr="004939A2">
        <w:rPr>
          <w:rFonts w:ascii="Century" w:hAnsi="Century" w:cs="Times New Roman"/>
          <w:noProof/>
          <w:sz w:val="18"/>
          <w:szCs w:val="18"/>
          <w:lang w:val="en-US"/>
        </w:rPr>
        <w:tab/>
        <w:t xml:space="preserve">J. W. Trobaugh, D. J. Trobaugh, and W. D. Richard, “Three-dimensional imaging with stereotactic ultrasonography,” </w:t>
      </w:r>
      <w:r w:rsidRPr="004939A2">
        <w:rPr>
          <w:rFonts w:ascii="Century" w:hAnsi="Century" w:cs="Times New Roman"/>
          <w:i/>
          <w:iCs/>
          <w:noProof/>
          <w:sz w:val="18"/>
          <w:szCs w:val="18"/>
          <w:lang w:val="en-US"/>
        </w:rPr>
        <w:t>Comput. Med. Imaging Graph.</w:t>
      </w:r>
      <w:r w:rsidRPr="004939A2">
        <w:rPr>
          <w:rFonts w:ascii="Century" w:hAnsi="Century" w:cs="Times New Roman"/>
          <w:noProof/>
          <w:sz w:val="18"/>
          <w:szCs w:val="18"/>
          <w:lang w:val="en-US"/>
        </w:rPr>
        <w:t>, vol. 18, no. 5, pp. 315–323, 199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3]</w:t>
      </w:r>
      <w:r w:rsidRPr="004939A2">
        <w:rPr>
          <w:rFonts w:ascii="Century" w:hAnsi="Century" w:cs="Times New Roman"/>
          <w:noProof/>
          <w:sz w:val="18"/>
          <w:szCs w:val="18"/>
          <w:lang w:val="en-US"/>
        </w:rPr>
        <w:tab/>
        <w:t xml:space="preserve">A. Madabhushi and D. N. Metaxas, “Combining low-, high-level and empirical domain knowledge for automated segmentation of ultrasonic breast lesions,” </w:t>
      </w:r>
      <w:r w:rsidRPr="004939A2">
        <w:rPr>
          <w:rFonts w:ascii="Century" w:hAnsi="Century" w:cs="Times New Roman"/>
          <w:i/>
          <w:iCs/>
          <w:noProof/>
          <w:sz w:val="18"/>
          <w:szCs w:val="18"/>
          <w:lang w:val="en-US"/>
        </w:rPr>
        <w:t>IEEE Trans. Med. Imaging</w:t>
      </w:r>
      <w:r w:rsidRPr="004939A2">
        <w:rPr>
          <w:rFonts w:ascii="Century" w:hAnsi="Century" w:cs="Times New Roman"/>
          <w:noProof/>
          <w:sz w:val="18"/>
          <w:szCs w:val="18"/>
          <w:lang w:val="en-US"/>
        </w:rPr>
        <w:t>, vol. 22, no. 2, pp. 155–169, 200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4]</w:t>
      </w:r>
      <w:r w:rsidRPr="004939A2">
        <w:rPr>
          <w:rFonts w:ascii="Century" w:hAnsi="Century" w:cs="Times New Roman"/>
          <w:noProof/>
          <w:sz w:val="18"/>
          <w:szCs w:val="18"/>
          <w:lang w:val="en-US"/>
        </w:rPr>
        <w:tab/>
        <w:t xml:space="preserve">F. Lefebvre, M. Meunier, F. Thibault, P. Laugier, and G. Berger, “Computerized ultrasound B-scan characterization of breast nodules,”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6, no. 9, pp. 1421–1428, 2000.</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5]</w:t>
      </w:r>
      <w:r w:rsidRPr="004939A2">
        <w:rPr>
          <w:rFonts w:ascii="Century" w:hAnsi="Century" w:cs="Times New Roman"/>
          <w:noProof/>
          <w:sz w:val="18"/>
          <w:szCs w:val="18"/>
          <w:lang w:val="en-US"/>
        </w:rPr>
        <w:tab/>
        <w:t xml:space="preserve">D.-S. Huang, M. McGinnity, L. Heutte, and X.-P. Zhang, Eds., </w:t>
      </w:r>
      <w:r w:rsidRPr="004939A2">
        <w:rPr>
          <w:rFonts w:ascii="Century" w:hAnsi="Century" w:cs="Times New Roman"/>
          <w:i/>
          <w:iCs/>
          <w:noProof/>
          <w:sz w:val="18"/>
          <w:szCs w:val="18"/>
          <w:lang w:val="en-US"/>
        </w:rPr>
        <w:t>Advanced Intelligent Computing Theories and Applications</w:t>
      </w:r>
      <w:r w:rsidRPr="004939A2">
        <w:rPr>
          <w:rFonts w:ascii="Century" w:hAnsi="Century" w:cs="Times New Roman"/>
          <w:noProof/>
          <w:sz w:val="18"/>
          <w:szCs w:val="18"/>
          <w:lang w:val="en-US"/>
        </w:rPr>
        <w:t>, vol. 93. Berlin, Heidelberg: Springer Berlin Heidelberg, 2010.</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6]</w:t>
      </w:r>
      <w:r w:rsidRPr="004939A2">
        <w:rPr>
          <w:rFonts w:ascii="Century" w:hAnsi="Century" w:cs="Times New Roman"/>
          <w:noProof/>
          <w:sz w:val="18"/>
          <w:szCs w:val="18"/>
          <w:lang w:val="en-US"/>
        </w:rPr>
        <w:tab/>
        <w:t xml:space="preserve">Y. Y. Liao, J. C. Wu, C. H. Li, and C. K. Yeh, “Texture feature analysis for breast ultrasound image enhancement,” </w:t>
      </w:r>
      <w:r w:rsidRPr="004939A2">
        <w:rPr>
          <w:rFonts w:ascii="Century" w:hAnsi="Century" w:cs="Times New Roman"/>
          <w:i/>
          <w:iCs/>
          <w:noProof/>
          <w:sz w:val="18"/>
          <w:szCs w:val="18"/>
          <w:lang w:val="en-US"/>
        </w:rPr>
        <w:t>Ultrason Imaging</w:t>
      </w:r>
      <w:r w:rsidRPr="004939A2">
        <w:rPr>
          <w:rFonts w:ascii="Century" w:hAnsi="Century" w:cs="Times New Roman"/>
          <w:noProof/>
          <w:sz w:val="18"/>
          <w:szCs w:val="18"/>
          <w:lang w:val="en-US"/>
        </w:rPr>
        <w:t>, vol. 33, pp. 264–278, 201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7]</w:t>
      </w:r>
      <w:r w:rsidRPr="004939A2">
        <w:rPr>
          <w:rFonts w:ascii="Century" w:hAnsi="Century" w:cs="Times New Roman"/>
          <w:noProof/>
          <w:sz w:val="18"/>
          <w:szCs w:val="18"/>
          <w:lang w:val="en-US"/>
        </w:rPr>
        <w:tab/>
        <w:t xml:space="preserve">Y. Rubner, C. Tomasi, and L. J. Guibas, “The Earth Mover’s Distance as a Metric for Image Retrieval,” </w:t>
      </w:r>
      <w:r w:rsidRPr="004939A2">
        <w:rPr>
          <w:rFonts w:ascii="Century" w:hAnsi="Century" w:cs="Times New Roman"/>
          <w:i/>
          <w:iCs/>
          <w:noProof/>
          <w:sz w:val="18"/>
          <w:szCs w:val="18"/>
          <w:lang w:val="en-US"/>
        </w:rPr>
        <w:t>Int. J. Comput. Vis.</w:t>
      </w:r>
      <w:r w:rsidRPr="004939A2">
        <w:rPr>
          <w:rFonts w:ascii="Century" w:hAnsi="Century" w:cs="Times New Roman"/>
          <w:noProof/>
          <w:sz w:val="18"/>
          <w:szCs w:val="18"/>
          <w:lang w:val="en-US"/>
        </w:rPr>
        <w:t>, vol. 40, no. 2, pp. 99–12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8]</w:t>
      </w:r>
      <w:r w:rsidRPr="004939A2">
        <w:rPr>
          <w:rFonts w:ascii="Century" w:hAnsi="Century" w:cs="Times New Roman"/>
          <w:noProof/>
          <w:sz w:val="18"/>
          <w:szCs w:val="18"/>
          <w:lang w:val="en-US"/>
        </w:rPr>
        <w:tab/>
        <w:t xml:space="preserve">A. Barla, F. Odone, and A. Verri, “Histogram intersection kernel for image classification,” in </w:t>
      </w:r>
      <w:r w:rsidRPr="004939A2">
        <w:rPr>
          <w:rFonts w:ascii="Century" w:hAnsi="Century" w:cs="Times New Roman"/>
          <w:i/>
          <w:iCs/>
          <w:noProof/>
          <w:sz w:val="18"/>
          <w:szCs w:val="18"/>
          <w:lang w:val="en-US"/>
        </w:rPr>
        <w:t>Proceedings 2003 International Conference on Image Processing (Cat. No.03CH37429)</w:t>
      </w:r>
      <w:r w:rsidRPr="004939A2">
        <w:rPr>
          <w:rFonts w:ascii="Century" w:hAnsi="Century" w:cs="Times New Roman"/>
          <w:noProof/>
          <w:sz w:val="18"/>
          <w:szCs w:val="18"/>
          <w:lang w:val="en-US"/>
        </w:rPr>
        <w:t>, vol. 2, pp. III–513–16.</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9]</w:t>
      </w:r>
      <w:r w:rsidRPr="004939A2">
        <w:rPr>
          <w:rFonts w:ascii="Century" w:hAnsi="Century" w:cs="Times New Roman"/>
          <w:noProof/>
          <w:sz w:val="18"/>
          <w:szCs w:val="18"/>
          <w:lang w:val="en-US"/>
        </w:rPr>
        <w:tab/>
        <w:t xml:space="preserve">Han Chumning, Guo Huadong, and Wang Changlin, “Edge preservation evaluation of digital speckle filters,” in </w:t>
      </w:r>
      <w:r w:rsidRPr="004939A2">
        <w:rPr>
          <w:rFonts w:ascii="Century" w:hAnsi="Century" w:cs="Times New Roman"/>
          <w:i/>
          <w:iCs/>
          <w:noProof/>
          <w:sz w:val="18"/>
          <w:szCs w:val="18"/>
          <w:lang w:val="en-US"/>
        </w:rPr>
        <w:t>IEEE International Geoscience and Remote Sensing Symposium</w:t>
      </w:r>
      <w:r w:rsidRPr="004939A2">
        <w:rPr>
          <w:rFonts w:ascii="Century" w:hAnsi="Century" w:cs="Times New Roman"/>
          <w:noProof/>
          <w:sz w:val="18"/>
          <w:szCs w:val="18"/>
          <w:lang w:val="en-US"/>
        </w:rPr>
        <w:t>, 2002, vol. 4, pp. 2471–247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0]</w:t>
      </w:r>
      <w:r w:rsidRPr="004939A2">
        <w:rPr>
          <w:rFonts w:ascii="Century" w:hAnsi="Century" w:cs="Times New Roman"/>
          <w:noProof/>
          <w:sz w:val="18"/>
          <w:szCs w:val="18"/>
          <w:lang w:val="en-US"/>
        </w:rPr>
        <w:tab/>
        <w:t xml:space="preserve">P. A. Legg, P. L. Rosin, D. Marshall, and J. E. Morgan, “Improving accuracy and efficiency of mutual information for multi-modal retinal image registration using adaptive probability density estimation.,” </w:t>
      </w:r>
      <w:r w:rsidRPr="004939A2">
        <w:rPr>
          <w:rFonts w:ascii="Century" w:hAnsi="Century" w:cs="Times New Roman"/>
          <w:i/>
          <w:iCs/>
          <w:noProof/>
          <w:sz w:val="18"/>
          <w:szCs w:val="18"/>
          <w:lang w:val="en-US"/>
        </w:rPr>
        <w:t>Comput. Med. Imaging Graph.</w:t>
      </w:r>
      <w:r w:rsidRPr="004939A2">
        <w:rPr>
          <w:rFonts w:ascii="Century" w:hAnsi="Century" w:cs="Times New Roman"/>
          <w:noProof/>
          <w:sz w:val="18"/>
          <w:szCs w:val="18"/>
          <w:lang w:val="en-US"/>
        </w:rPr>
        <w:t>, vol. 37, no. 7–8, pp. 597–606, Jan. 201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1]</w:t>
      </w:r>
      <w:r w:rsidRPr="004939A2">
        <w:rPr>
          <w:rFonts w:ascii="Century" w:hAnsi="Century" w:cs="Times New Roman"/>
          <w:noProof/>
          <w:sz w:val="18"/>
          <w:szCs w:val="18"/>
          <w:lang w:val="en-US"/>
        </w:rPr>
        <w:tab/>
        <w:t xml:space="preserve">K. Byrd, J. Zeng, and M. Chouikha, “An assessed digital mammography segmentation algorithm used for content-based image retrieval,” in </w:t>
      </w:r>
      <w:r w:rsidRPr="004939A2">
        <w:rPr>
          <w:rFonts w:ascii="Century" w:hAnsi="Century" w:cs="Times New Roman"/>
          <w:i/>
          <w:iCs/>
          <w:noProof/>
          <w:sz w:val="18"/>
          <w:szCs w:val="18"/>
          <w:lang w:val="en-US"/>
        </w:rPr>
        <w:t>2006 8th international Conference on Signal Processing</w:t>
      </w:r>
      <w:r w:rsidRPr="004939A2">
        <w:rPr>
          <w:rFonts w:ascii="Century" w:hAnsi="Century" w:cs="Times New Roman"/>
          <w:noProof/>
          <w:sz w:val="18"/>
          <w:szCs w:val="18"/>
          <w:lang w:val="en-US"/>
        </w:rPr>
        <w:t>, 2006, vol. 2.</w:t>
      </w:r>
    </w:p>
    <w:p w:rsidR="00B403C9" w:rsidRPr="004939A2" w:rsidRDefault="00B403C9" w:rsidP="00B403C9">
      <w:pPr>
        <w:widowControl w:val="0"/>
        <w:autoSpaceDE w:val="0"/>
        <w:autoSpaceDN w:val="0"/>
        <w:adjustRightInd w:val="0"/>
        <w:spacing w:after="0" w:line="288" w:lineRule="auto"/>
        <w:jc w:val="both"/>
        <w:rPr>
          <w:rFonts w:ascii="Century" w:hAnsi="Century" w:cs="Times New Roman"/>
          <w:noProof/>
          <w:sz w:val="18"/>
          <w:szCs w:val="18"/>
          <w:lang w:val="en-US"/>
        </w:rPr>
      </w:pP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lastRenderedPageBreak/>
        <w:t>[22]</w:t>
      </w:r>
      <w:r w:rsidRPr="004939A2">
        <w:rPr>
          <w:rFonts w:ascii="Century" w:hAnsi="Century" w:cs="Times New Roman"/>
          <w:noProof/>
          <w:sz w:val="18"/>
          <w:szCs w:val="18"/>
          <w:lang w:val="en-US"/>
        </w:rPr>
        <w:tab/>
        <w:t xml:space="preserve">R. Parikh, A. Mathai, S. Parikh, G. C. Sekhar, and R. Thomas, “Understanding and using sensitivity, specificity and predictive values,” </w:t>
      </w:r>
      <w:r w:rsidRPr="004939A2">
        <w:rPr>
          <w:rFonts w:ascii="Century" w:hAnsi="Century" w:cs="Times New Roman"/>
          <w:i/>
          <w:iCs/>
          <w:noProof/>
          <w:sz w:val="18"/>
          <w:szCs w:val="18"/>
          <w:lang w:val="en-US"/>
        </w:rPr>
        <w:t>Indian J. Ophthalmol.</w:t>
      </w:r>
      <w:r w:rsidRPr="004939A2">
        <w:rPr>
          <w:rFonts w:ascii="Century" w:hAnsi="Century" w:cs="Times New Roman"/>
          <w:noProof/>
          <w:sz w:val="18"/>
          <w:szCs w:val="18"/>
          <w:lang w:val="en-US"/>
        </w:rPr>
        <w:t>, vol. 56, no. 1, pp. 45–50, 2008.</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3]</w:t>
      </w:r>
      <w:r w:rsidRPr="004939A2">
        <w:rPr>
          <w:rFonts w:ascii="Century" w:hAnsi="Century" w:cs="Times New Roman"/>
          <w:noProof/>
          <w:sz w:val="18"/>
          <w:szCs w:val="18"/>
          <w:lang w:val="en-US"/>
        </w:rPr>
        <w:tab/>
        <w:t xml:space="preserve">H.-H. Chang, A. H. Zhuang, D. J. Valentino, and W.-C. Chu, “Performance measure characterization for evaluating neuroimage segmentation algorithms.,” </w:t>
      </w:r>
      <w:r w:rsidRPr="004939A2">
        <w:rPr>
          <w:rFonts w:ascii="Century" w:hAnsi="Century" w:cs="Times New Roman"/>
          <w:i/>
          <w:iCs/>
          <w:noProof/>
          <w:sz w:val="18"/>
          <w:szCs w:val="18"/>
          <w:lang w:val="en-US"/>
        </w:rPr>
        <w:t>Neuroimage</w:t>
      </w:r>
      <w:r w:rsidRPr="004939A2">
        <w:rPr>
          <w:rFonts w:ascii="Century" w:hAnsi="Century" w:cs="Times New Roman"/>
          <w:noProof/>
          <w:sz w:val="18"/>
          <w:szCs w:val="18"/>
          <w:lang w:val="en-US"/>
        </w:rPr>
        <w:t>, vol. 47, no. 1, pp. 122–35, Aug. 200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4]</w:t>
      </w:r>
      <w:r w:rsidRPr="004939A2">
        <w:rPr>
          <w:rFonts w:ascii="Century" w:hAnsi="Century" w:cs="Times New Roman"/>
          <w:noProof/>
          <w:sz w:val="18"/>
          <w:szCs w:val="18"/>
          <w:lang w:val="en-US"/>
        </w:rPr>
        <w:tab/>
        <w:t xml:space="preserve">A. K. Akobeng, “Understanding diagnostic tests 1: sensitivity, specificity and predictive values.,” </w:t>
      </w:r>
      <w:r w:rsidRPr="004939A2">
        <w:rPr>
          <w:rFonts w:ascii="Century" w:hAnsi="Century" w:cs="Times New Roman"/>
          <w:i/>
          <w:iCs/>
          <w:noProof/>
          <w:sz w:val="18"/>
          <w:szCs w:val="18"/>
          <w:lang w:val="en-US"/>
        </w:rPr>
        <w:t>Acta Paediatr.</w:t>
      </w:r>
      <w:r w:rsidRPr="004939A2">
        <w:rPr>
          <w:rFonts w:ascii="Century" w:hAnsi="Century" w:cs="Times New Roman"/>
          <w:noProof/>
          <w:sz w:val="18"/>
          <w:szCs w:val="18"/>
          <w:lang w:val="en-US"/>
        </w:rPr>
        <w:t>, vol. 96, no. 3, pp. 338–41, Mar. 2007.</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5]</w:t>
      </w:r>
      <w:r w:rsidRPr="004939A2">
        <w:rPr>
          <w:rFonts w:ascii="Century" w:hAnsi="Century" w:cs="Times New Roman"/>
          <w:noProof/>
          <w:sz w:val="18"/>
          <w:szCs w:val="18"/>
          <w:lang w:val="en-US"/>
        </w:rPr>
        <w:tab/>
        <w:t xml:space="preserve">W. Y. Zhang, R. N. Rohling, and D. K. Pai, “Surface extraction with a three-dimensional freehand ultrasound system.,”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30, no. 11, pp. 1461–73, Nov. 200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6]</w:t>
      </w:r>
      <w:r w:rsidRPr="004939A2">
        <w:rPr>
          <w:rFonts w:ascii="Century" w:hAnsi="Century" w:cs="Times New Roman"/>
          <w:noProof/>
          <w:sz w:val="18"/>
          <w:szCs w:val="18"/>
          <w:lang w:val="en-US"/>
        </w:rPr>
        <w:tab/>
        <w:t xml:space="preserve">H. Si, “TetGen, a Delaunay-Based Quality Tetrahedral Mesh Generator,” </w:t>
      </w:r>
      <w:r w:rsidRPr="004939A2">
        <w:rPr>
          <w:rFonts w:ascii="Century" w:hAnsi="Century" w:cs="Times New Roman"/>
          <w:i/>
          <w:iCs/>
          <w:noProof/>
          <w:sz w:val="18"/>
          <w:szCs w:val="18"/>
          <w:lang w:val="en-US"/>
        </w:rPr>
        <w:t>ACM Trans. Math. Softw.</w:t>
      </w:r>
      <w:r w:rsidRPr="004939A2">
        <w:rPr>
          <w:rFonts w:ascii="Century" w:hAnsi="Century" w:cs="Times New Roman"/>
          <w:noProof/>
          <w:sz w:val="18"/>
          <w:szCs w:val="18"/>
          <w:lang w:val="en-US"/>
        </w:rPr>
        <w:t>, vol. 41, no. 2, pp. 1–36, Feb. 2015.</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7]</w:t>
      </w:r>
      <w:r w:rsidRPr="004939A2">
        <w:rPr>
          <w:rFonts w:ascii="Century" w:hAnsi="Century" w:cs="Times New Roman"/>
          <w:noProof/>
          <w:sz w:val="18"/>
          <w:szCs w:val="18"/>
          <w:lang w:val="en-US"/>
        </w:rPr>
        <w:tab/>
        <w:t xml:space="preserve">D. F. Leotta, P. R. Detmer, and R. W. Martin, “Performance of a miniature magnetic position sensor for three-dimensional ultrasound imaging.,”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3, no. 4, pp. 597–609, Jan. 1997.</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8]</w:t>
      </w:r>
      <w:r w:rsidRPr="004939A2">
        <w:rPr>
          <w:rFonts w:ascii="Century" w:hAnsi="Century" w:cs="Times New Roman"/>
          <w:noProof/>
          <w:sz w:val="18"/>
          <w:szCs w:val="18"/>
          <w:lang w:val="en-US"/>
        </w:rPr>
        <w:tab/>
        <w:t xml:space="preserve">A. Stachs, S. Hartmann, J. Stubert, M. Dieterich, A. Martin, G. Kundt, T. Reimer, and B. Gerber, “Differentiating between malignant and benign breast masses: factors limiting sonoelastographic strain ratio.,” </w:t>
      </w:r>
      <w:r w:rsidRPr="004939A2">
        <w:rPr>
          <w:rFonts w:ascii="Century" w:hAnsi="Century" w:cs="Times New Roman"/>
          <w:i/>
          <w:iCs/>
          <w:noProof/>
          <w:sz w:val="18"/>
          <w:szCs w:val="18"/>
          <w:lang w:val="en-US"/>
        </w:rPr>
        <w:t>Ultraschall Med.</w:t>
      </w:r>
      <w:r w:rsidRPr="004939A2">
        <w:rPr>
          <w:rFonts w:ascii="Century" w:hAnsi="Century" w:cs="Times New Roman"/>
          <w:noProof/>
          <w:sz w:val="18"/>
          <w:szCs w:val="18"/>
          <w:lang w:val="en-US"/>
        </w:rPr>
        <w:t>, vol. 34, no. 2, pp. 131–6, Apr. 201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noProof/>
          <w:sz w:val="18"/>
          <w:szCs w:val="18"/>
        </w:rPr>
      </w:pPr>
      <w:r w:rsidRPr="004939A2">
        <w:rPr>
          <w:rFonts w:ascii="Century" w:hAnsi="Century" w:cs="Times New Roman"/>
          <w:noProof/>
          <w:sz w:val="18"/>
          <w:szCs w:val="18"/>
          <w:lang w:val="en-US"/>
        </w:rPr>
        <w:t>[29]</w:t>
      </w:r>
      <w:r w:rsidRPr="004939A2">
        <w:rPr>
          <w:rFonts w:ascii="Century" w:hAnsi="Century" w:cs="Times New Roman"/>
          <w:noProof/>
          <w:sz w:val="18"/>
          <w:szCs w:val="18"/>
          <w:lang w:val="en-US"/>
        </w:rPr>
        <w:tab/>
        <w:t xml:space="preserve">P.-L. Yen, D.-R. Chen, K.-T. Yeh, and P.-Y. Chu, “Development of a stiffness measurement accessory for ultrasound in breast cancer diagnosis,” </w:t>
      </w:r>
      <w:r w:rsidRPr="004939A2">
        <w:rPr>
          <w:rFonts w:ascii="Century" w:hAnsi="Century" w:cs="Times New Roman"/>
          <w:i/>
          <w:iCs/>
          <w:noProof/>
          <w:sz w:val="18"/>
          <w:szCs w:val="18"/>
          <w:lang w:val="en-US"/>
        </w:rPr>
        <w:t xml:space="preserve">Med. Eng. </w:t>
      </w:r>
      <w:r w:rsidRPr="00B403C9">
        <w:rPr>
          <w:rFonts w:ascii="Century" w:hAnsi="Century" w:cs="Times New Roman"/>
          <w:i/>
          <w:iCs/>
          <w:noProof/>
          <w:sz w:val="18"/>
          <w:szCs w:val="18"/>
        </w:rPr>
        <w:t>Phys.</w:t>
      </w:r>
      <w:r w:rsidRPr="00B403C9">
        <w:rPr>
          <w:rFonts w:ascii="Century" w:hAnsi="Century" w:cs="Times New Roman"/>
          <w:noProof/>
          <w:sz w:val="18"/>
          <w:szCs w:val="18"/>
        </w:rPr>
        <w:t>, vol. 33, no. 9, pp. 1108–1119, 2011.</w:t>
      </w:r>
    </w:p>
    <w:p w:rsidR="007740BE" w:rsidRPr="007740BE" w:rsidRDefault="00B403C9" w:rsidP="00B403C9">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E6448B">
      <w:footerReference w:type="default" r:id="rId54"/>
      <w:pgSz w:w="12240" w:h="15840"/>
      <w:pgMar w:top="1417" w:right="1701" w:bottom="1417" w:left="1701" w:header="708" w:footer="708" w:gutter="0"/>
      <w:pgNumType w:start="7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81E" w:rsidRDefault="0050681E" w:rsidP="004939A2">
      <w:pPr>
        <w:spacing w:after="0" w:line="240" w:lineRule="auto"/>
      </w:pPr>
      <w:r>
        <w:separator/>
      </w:r>
    </w:p>
  </w:endnote>
  <w:endnote w:type="continuationSeparator" w:id="0">
    <w:p w:rsidR="0050681E" w:rsidRDefault="0050681E"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416772"/>
      <w:docPartObj>
        <w:docPartGallery w:val="Page Numbers (Bottom of Page)"/>
        <w:docPartUnique/>
      </w:docPartObj>
    </w:sdtPr>
    <w:sdtEndPr/>
    <w:sdtContent>
      <w:p w:rsidR="003F13F9" w:rsidRDefault="003F13F9">
        <w:pPr>
          <w:pStyle w:val="Piedepgina"/>
          <w:jc w:val="center"/>
        </w:pPr>
        <w:r>
          <w:fldChar w:fldCharType="begin"/>
        </w:r>
        <w:r>
          <w:instrText>PAGE   \* MERGEFORMAT</w:instrText>
        </w:r>
        <w:r>
          <w:fldChar w:fldCharType="separate"/>
        </w:r>
        <w:r w:rsidR="00E6448B" w:rsidRPr="00E6448B">
          <w:rPr>
            <w:noProof/>
            <w:lang w:val="es-ES"/>
          </w:rPr>
          <w:t>115</w:t>
        </w:r>
        <w:r>
          <w:fldChar w:fldCharType="end"/>
        </w:r>
      </w:p>
    </w:sdtContent>
  </w:sdt>
  <w:p w:rsidR="003F13F9" w:rsidRDefault="003F13F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81E" w:rsidRDefault="0050681E" w:rsidP="004939A2">
      <w:pPr>
        <w:spacing w:after="0" w:line="240" w:lineRule="auto"/>
      </w:pPr>
      <w:r>
        <w:separator/>
      </w:r>
    </w:p>
  </w:footnote>
  <w:footnote w:type="continuationSeparator" w:id="0">
    <w:p w:rsidR="0050681E" w:rsidRDefault="0050681E"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40030"/>
    <w:rsid w:val="000507E7"/>
    <w:rsid w:val="000648C8"/>
    <w:rsid w:val="000762B3"/>
    <w:rsid w:val="00087CA6"/>
    <w:rsid w:val="000A0EFE"/>
    <w:rsid w:val="000B2CA6"/>
    <w:rsid w:val="000B4475"/>
    <w:rsid w:val="000C14E8"/>
    <w:rsid w:val="000D29FB"/>
    <w:rsid w:val="000E4853"/>
    <w:rsid w:val="000E6A63"/>
    <w:rsid w:val="001065EA"/>
    <w:rsid w:val="00110EB9"/>
    <w:rsid w:val="0012195C"/>
    <w:rsid w:val="00150E60"/>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47FD"/>
    <w:rsid w:val="0024454F"/>
    <w:rsid w:val="0025010C"/>
    <w:rsid w:val="00253728"/>
    <w:rsid w:val="002B025B"/>
    <w:rsid w:val="002B7CB8"/>
    <w:rsid w:val="002C3C12"/>
    <w:rsid w:val="002C4B65"/>
    <w:rsid w:val="002F19F8"/>
    <w:rsid w:val="002F408B"/>
    <w:rsid w:val="002F5DD3"/>
    <w:rsid w:val="002F656B"/>
    <w:rsid w:val="002F7BDB"/>
    <w:rsid w:val="00303A50"/>
    <w:rsid w:val="0035249F"/>
    <w:rsid w:val="00352E78"/>
    <w:rsid w:val="00360998"/>
    <w:rsid w:val="00372A9B"/>
    <w:rsid w:val="00386681"/>
    <w:rsid w:val="003A0659"/>
    <w:rsid w:val="003A4B37"/>
    <w:rsid w:val="003B7202"/>
    <w:rsid w:val="003C19A4"/>
    <w:rsid w:val="003E5DE9"/>
    <w:rsid w:val="003F13F9"/>
    <w:rsid w:val="003F4F67"/>
    <w:rsid w:val="004041FF"/>
    <w:rsid w:val="00440FF7"/>
    <w:rsid w:val="0045206E"/>
    <w:rsid w:val="004524C3"/>
    <w:rsid w:val="00485A01"/>
    <w:rsid w:val="004939A2"/>
    <w:rsid w:val="004A587D"/>
    <w:rsid w:val="004B7B09"/>
    <w:rsid w:val="004C5525"/>
    <w:rsid w:val="004E120C"/>
    <w:rsid w:val="004E3920"/>
    <w:rsid w:val="0050681E"/>
    <w:rsid w:val="0050707E"/>
    <w:rsid w:val="00525508"/>
    <w:rsid w:val="005351AF"/>
    <w:rsid w:val="00535436"/>
    <w:rsid w:val="00544CC8"/>
    <w:rsid w:val="00544E6A"/>
    <w:rsid w:val="00554E4C"/>
    <w:rsid w:val="005560C9"/>
    <w:rsid w:val="0057381D"/>
    <w:rsid w:val="00583EB5"/>
    <w:rsid w:val="00590BFD"/>
    <w:rsid w:val="005932D0"/>
    <w:rsid w:val="005A372F"/>
    <w:rsid w:val="005A601B"/>
    <w:rsid w:val="005A779B"/>
    <w:rsid w:val="005C69AC"/>
    <w:rsid w:val="005C6B37"/>
    <w:rsid w:val="005E24F6"/>
    <w:rsid w:val="005F552F"/>
    <w:rsid w:val="005F5679"/>
    <w:rsid w:val="00606866"/>
    <w:rsid w:val="00647076"/>
    <w:rsid w:val="00666C4C"/>
    <w:rsid w:val="0066796A"/>
    <w:rsid w:val="00694116"/>
    <w:rsid w:val="006D258C"/>
    <w:rsid w:val="006F5A89"/>
    <w:rsid w:val="006F5FC8"/>
    <w:rsid w:val="006F7589"/>
    <w:rsid w:val="00701524"/>
    <w:rsid w:val="00706A5F"/>
    <w:rsid w:val="00713A6F"/>
    <w:rsid w:val="00714C4A"/>
    <w:rsid w:val="0072154D"/>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47302"/>
    <w:rsid w:val="00852672"/>
    <w:rsid w:val="00853847"/>
    <w:rsid w:val="00885D2B"/>
    <w:rsid w:val="008A4EAE"/>
    <w:rsid w:val="008B6E53"/>
    <w:rsid w:val="008D1DD0"/>
    <w:rsid w:val="008D282C"/>
    <w:rsid w:val="008F749E"/>
    <w:rsid w:val="00956427"/>
    <w:rsid w:val="00957E3A"/>
    <w:rsid w:val="00970D6A"/>
    <w:rsid w:val="00986766"/>
    <w:rsid w:val="00994C5A"/>
    <w:rsid w:val="009A11BA"/>
    <w:rsid w:val="009A539E"/>
    <w:rsid w:val="009D12D4"/>
    <w:rsid w:val="009D6A6B"/>
    <w:rsid w:val="009F468C"/>
    <w:rsid w:val="009F648E"/>
    <w:rsid w:val="00A17B56"/>
    <w:rsid w:val="00A20E38"/>
    <w:rsid w:val="00A23992"/>
    <w:rsid w:val="00A40815"/>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2AF3"/>
    <w:rsid w:val="00C539D2"/>
    <w:rsid w:val="00C61253"/>
    <w:rsid w:val="00CD36E9"/>
    <w:rsid w:val="00CE3406"/>
    <w:rsid w:val="00CE4138"/>
    <w:rsid w:val="00D005DB"/>
    <w:rsid w:val="00D02DF9"/>
    <w:rsid w:val="00D1197F"/>
    <w:rsid w:val="00D14696"/>
    <w:rsid w:val="00D21667"/>
    <w:rsid w:val="00D40E49"/>
    <w:rsid w:val="00D4142F"/>
    <w:rsid w:val="00D46553"/>
    <w:rsid w:val="00D5551F"/>
    <w:rsid w:val="00D60D26"/>
    <w:rsid w:val="00D628BA"/>
    <w:rsid w:val="00D7298E"/>
    <w:rsid w:val="00DA5E3C"/>
    <w:rsid w:val="00DB305B"/>
    <w:rsid w:val="00DB7196"/>
    <w:rsid w:val="00DD2F58"/>
    <w:rsid w:val="00DF0983"/>
    <w:rsid w:val="00DF1F78"/>
    <w:rsid w:val="00E02E5B"/>
    <w:rsid w:val="00E25DA0"/>
    <w:rsid w:val="00E6448B"/>
    <w:rsid w:val="00E661C4"/>
    <w:rsid w:val="00EA0419"/>
    <w:rsid w:val="00EB0673"/>
    <w:rsid w:val="00EC163F"/>
    <w:rsid w:val="00EC78FC"/>
    <w:rsid w:val="00ED5E5E"/>
    <w:rsid w:val="00EE1E29"/>
    <w:rsid w:val="00EE793E"/>
    <w:rsid w:val="00F0143B"/>
    <w:rsid w:val="00F63560"/>
    <w:rsid w:val="00F77B06"/>
    <w:rsid w:val="00F95FAC"/>
    <w:rsid w:val="00FA201F"/>
    <w:rsid w:val="00FA441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E047966-6203-4435-8912-04812C5E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29.jpg"/><Relationship Id="rId21" Type="http://schemas.openxmlformats.org/officeDocument/2006/relationships/image" Target="media/image12.jpg"/><Relationship Id="rId34" Type="http://schemas.openxmlformats.org/officeDocument/2006/relationships/image" Target="media/image24.jpg"/><Relationship Id="rId42" Type="http://schemas.openxmlformats.org/officeDocument/2006/relationships/image" Target="media/image32.jpeg"/><Relationship Id="rId47" Type="http://schemas.openxmlformats.org/officeDocument/2006/relationships/image" Target="media/image37.jp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JPG"/><Relationship Id="rId33" Type="http://schemas.openxmlformats.org/officeDocument/2006/relationships/image" Target="media/image23.jpeg"/><Relationship Id="rId38" Type="http://schemas.openxmlformats.org/officeDocument/2006/relationships/image" Target="media/image28.JPG"/><Relationship Id="rId46" Type="http://schemas.openxmlformats.org/officeDocument/2006/relationships/image" Target="media/image36.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20.jpg"/><Relationship Id="rId41" Type="http://schemas.openxmlformats.org/officeDocument/2006/relationships/image" Target="media/image31.jp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image" Target="media/image43.emf"/><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jpg"/><Relationship Id="rId19" Type="http://schemas.openxmlformats.org/officeDocument/2006/relationships/hyperlink" Target="http://www.slicer.org" TargetMode="External"/><Relationship Id="rId31" Type="http://schemas.openxmlformats.org/officeDocument/2006/relationships/hyperlink" Target="http://www.itksnap.org/" TargetMode="External"/><Relationship Id="rId44" Type="http://schemas.openxmlformats.org/officeDocument/2006/relationships/image" Target="media/image34.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theme" Target="theme/theme1.xml"/><Relationship Id="rId8" Type="http://schemas.openxmlformats.org/officeDocument/2006/relationships/hyperlink" Target="http://www.ndigital.com" TargetMode="External"/><Relationship Id="rId51" Type="http://schemas.openxmlformats.org/officeDocument/2006/relationships/image" Target="media/image4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F0E58-74C1-47D6-87CD-594457D3B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0</TotalTime>
  <Pages>1</Pages>
  <Words>21263</Words>
  <Characters>116949</Characters>
  <Application>Microsoft Office Word</Application>
  <DocSecurity>0</DocSecurity>
  <Lines>974</Lines>
  <Paragraphs>2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60</cp:revision>
  <dcterms:created xsi:type="dcterms:W3CDTF">2015-10-13T15:22:00Z</dcterms:created>
  <dcterms:modified xsi:type="dcterms:W3CDTF">2015-12-1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